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44DA5DAA"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405BB">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7F7300CC"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405BB">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67456" behindDoc="0" locked="0" layoutInCell="1" allowOverlap="1" wp14:anchorId="0798C420" wp14:editId="3089A5CC">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265F62" w:rsidRDefault="00265F62"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265F62" w:rsidRDefault="00265F62"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68E1CA2" wp14:editId="2BAA4486">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265F62" w:rsidRDefault="00265F62">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265F62" w:rsidRDefault="00265F62">
                      <w:r>
                        <w:rPr>
                          <w:rFonts w:hint="eastAsia"/>
                        </w:rPr>
                        <w:t>(</w:t>
                      </w:r>
                      <w:r>
                        <w:t>a)</w:t>
                      </w:r>
                    </w:p>
                  </w:txbxContent>
                </v:textbox>
              </v:shape>
            </w:pict>
          </mc:Fallback>
        </mc:AlternateContent>
      </w:r>
      <w:r>
        <w:rPr>
          <w:noProof/>
        </w:rPr>
        <mc:AlternateContent>
          <mc:Choice Requires="wpg">
            <w:drawing>
              <wp:anchor distT="0" distB="0" distL="114300" distR="114300" simplePos="0" relativeHeight="251662336" behindDoc="0" locked="0" layoutInCell="1" allowOverlap="1" wp14:anchorId="1705DFA7" wp14:editId="3E13921C">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147CA96" id="组合 13" o:spid="_x0000_s1026" style="position:absolute;left:0;text-align:left;margin-left:.4pt;margin-top:62.55pt;width:436.15pt;height:164.25pt;z-index:251662336;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64384" behindDoc="0" locked="0" layoutInCell="1" allowOverlap="1" wp14:anchorId="21E9C930" wp14:editId="0FD9165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5C3C74AC" w:rsidR="00265F62" w:rsidRPr="00A35A5C" w:rsidRDefault="00265F62"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5C3C74AC" w:rsidR="00265F62" w:rsidRPr="00A35A5C" w:rsidRDefault="00265F62"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650425F"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405BB">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91008" behindDoc="0" locked="0" layoutInCell="1" allowOverlap="1" wp14:anchorId="2E4DF6AB" wp14:editId="13297686">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5A3C026B" w:rsidR="00265F62" w:rsidRDefault="00265F62"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265F62" w:rsidRDefault="00265F62"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265F62" w:rsidRDefault="00265F62"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265F62" w:rsidRDefault="00265F62"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91008"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5A3C026B" w:rsidR="00265F62" w:rsidRDefault="00265F62"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265F62" w:rsidRDefault="00265F62"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265F62" w:rsidRDefault="00265F62"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265F62" w:rsidRDefault="00265F62"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61311" behindDoc="0" locked="0" layoutInCell="1" allowOverlap="1" wp14:anchorId="36C2F898" wp14:editId="40DDB3CB">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265F62" w:rsidRDefault="00265F62"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265F62" w:rsidRDefault="00265F62"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71E8B797" w:rsidR="00265F62" w:rsidRDefault="00265F62"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265F62" w:rsidRDefault="00265F62">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61311"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265F62" w:rsidRDefault="00265F62"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265F62" w:rsidRDefault="00265F62"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71E8B797" w:rsidR="00265F62" w:rsidRDefault="00265F62"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265F62" w:rsidRDefault="00265F62">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709440" behindDoc="0" locked="0" layoutInCell="1" allowOverlap="1" wp14:anchorId="3CF8041B" wp14:editId="26AA99EB">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265F62" w:rsidRDefault="00265F62">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265F62" w:rsidRDefault="00265F62"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437C6815" w:rsidR="00265F62" w:rsidRDefault="00265F6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709440;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265F62" w:rsidRDefault="00265F62">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265F62" w:rsidRDefault="00265F62"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437C6815" w:rsidR="00265F62" w:rsidRDefault="00265F6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64736" behindDoc="0" locked="0" layoutInCell="1" allowOverlap="1" wp14:anchorId="34E58FD0" wp14:editId="09E8462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BA4E5DA" w:rsidR="00265F62" w:rsidRDefault="00265F62"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BA4E5DA" w:rsidR="00265F62" w:rsidRDefault="00265F62"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62688" behindDoc="0" locked="0" layoutInCell="1" allowOverlap="1" wp14:anchorId="567E1CEB" wp14:editId="2ED79BF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265F62" w:rsidRDefault="00265F62"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265F62" w:rsidRDefault="00265F62"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265F62" w:rsidRDefault="00265F62"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265F62" w:rsidRDefault="00265F62"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265F62" w:rsidRDefault="00265F62"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265F62" w:rsidRDefault="00265F62"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62688"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265F62" w:rsidRDefault="00265F62"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265F62" w:rsidRDefault="00265F62"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265F62" w:rsidRDefault="00265F62"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265F62" w:rsidRDefault="00265F62"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265F62" w:rsidRDefault="00265F62"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265F62" w:rsidRDefault="00265F62"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3E93380D"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405BB">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pPr>
        <w:rPr>
          <w:rFonts w:hint="eastAsia"/>
        </w:rPr>
      </w:pPr>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74F400EF"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E405BB">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4318E4" w:rsidRPr="000E4D90" w14:paraId="488433B4" w14:textId="77777777" w:rsidTr="004318E4">
        <w:trPr>
          <w:trHeight w:val="285"/>
          <w:jc w:val="center"/>
        </w:trPr>
        <w:tc>
          <w:tcPr>
            <w:tcW w:w="0" w:type="auto"/>
            <w:shd w:val="clear" w:color="auto" w:fill="auto"/>
            <w:noWrap/>
            <w:vAlign w:val="center"/>
            <w:hideMark/>
          </w:tcPr>
          <w:p w14:paraId="3094A827"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5203AB9F" w14:textId="77777777" w:rsidR="004318E4" w:rsidRPr="000E4D90" w:rsidRDefault="004318E4" w:rsidP="000E4D90">
            <w:pPr>
              <w:widowControl/>
              <w:jc w:val="left"/>
              <w:rPr>
                <w:rFonts w:ascii="等线" w:eastAsia="等线" w:hAnsi="等线" w:cs="宋体" w:hint="eastAsia"/>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71DBC93A" w14:textId="77777777" w:rsidR="004318E4" w:rsidRPr="000E4D90" w:rsidRDefault="004318E4" w:rsidP="000E4D90">
            <w:pPr>
              <w:widowControl/>
              <w:jc w:val="left"/>
              <w:rPr>
                <w:rFonts w:ascii="等线" w:eastAsia="等线" w:hAnsi="等线" w:cs="宋体" w:hint="eastAsia"/>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17C3A771" w14:textId="77777777" w:rsidR="004318E4" w:rsidRPr="000E4D90" w:rsidRDefault="004318E4" w:rsidP="000E4D90">
            <w:pPr>
              <w:widowControl/>
              <w:jc w:val="left"/>
              <w:rPr>
                <w:rFonts w:ascii="等线" w:eastAsia="等线" w:hAnsi="等线" w:cs="宋体" w:hint="eastAsia"/>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7FB46C8" w14:textId="77777777" w:rsidR="004318E4" w:rsidRPr="000E4D90" w:rsidRDefault="004318E4" w:rsidP="000E4D90">
            <w:pPr>
              <w:widowControl/>
              <w:jc w:val="left"/>
              <w:rPr>
                <w:rFonts w:ascii="等线" w:eastAsia="等线" w:hAnsi="等线" w:cs="宋体" w:hint="eastAsia"/>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0DD7515C" w14:textId="77777777" w:rsidR="004318E4" w:rsidRPr="000E4D90" w:rsidRDefault="004318E4" w:rsidP="000E4D90">
            <w:pPr>
              <w:widowControl/>
              <w:jc w:val="left"/>
              <w:rPr>
                <w:rFonts w:ascii="等线" w:eastAsia="等线" w:hAnsi="等线" w:cs="宋体" w:hint="eastAsia"/>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1858DCB7" w14:textId="77777777" w:rsidR="004318E4" w:rsidRPr="000E4D90" w:rsidRDefault="004318E4" w:rsidP="000E4D90">
            <w:pPr>
              <w:widowControl/>
              <w:jc w:val="left"/>
              <w:rPr>
                <w:rFonts w:ascii="等线" w:eastAsia="等线" w:hAnsi="等线" w:cs="宋体" w:hint="eastAsia"/>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4318E4" w:rsidRPr="000E4D90" w14:paraId="0255FC04" w14:textId="77777777" w:rsidTr="004318E4">
        <w:trPr>
          <w:trHeight w:val="285"/>
          <w:jc w:val="center"/>
        </w:trPr>
        <w:tc>
          <w:tcPr>
            <w:tcW w:w="0" w:type="auto"/>
            <w:vMerge w:val="restart"/>
            <w:shd w:val="clear" w:color="auto" w:fill="auto"/>
            <w:noWrap/>
            <w:vAlign w:val="center"/>
            <w:hideMark/>
          </w:tcPr>
          <w:p w14:paraId="12C05969"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7832BC86"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4D776766"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78C6A4AB"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7A8348C"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AF4C597"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B4CE687"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100.0 </w:t>
            </w:r>
          </w:p>
        </w:tc>
      </w:tr>
      <w:tr w:rsidR="004318E4" w:rsidRPr="000E4D90" w14:paraId="1B4B09AE" w14:textId="77777777" w:rsidTr="004318E4">
        <w:trPr>
          <w:trHeight w:val="285"/>
          <w:jc w:val="center"/>
        </w:trPr>
        <w:tc>
          <w:tcPr>
            <w:tcW w:w="0" w:type="auto"/>
            <w:vMerge/>
            <w:vAlign w:val="center"/>
            <w:hideMark/>
          </w:tcPr>
          <w:p w14:paraId="37B1E14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E1B1427"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FE0F3C3"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3F44047"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2C52C5BA"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E78338D"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5EB742"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3A6171A" w14:textId="77777777" w:rsidTr="004318E4">
        <w:trPr>
          <w:trHeight w:val="285"/>
          <w:jc w:val="center"/>
        </w:trPr>
        <w:tc>
          <w:tcPr>
            <w:tcW w:w="0" w:type="auto"/>
            <w:vMerge/>
            <w:vAlign w:val="center"/>
            <w:hideMark/>
          </w:tcPr>
          <w:p w14:paraId="28BF1FC5"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7328DF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797C84C2"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38FDEC61"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0622048"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F7D11DE"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C2355D5"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9C546D1" w14:textId="77777777" w:rsidTr="004318E4">
        <w:trPr>
          <w:trHeight w:val="285"/>
          <w:jc w:val="center"/>
        </w:trPr>
        <w:tc>
          <w:tcPr>
            <w:tcW w:w="0" w:type="auto"/>
            <w:vMerge w:val="restart"/>
            <w:shd w:val="clear" w:color="auto" w:fill="auto"/>
            <w:noWrap/>
            <w:vAlign w:val="center"/>
            <w:hideMark/>
          </w:tcPr>
          <w:p w14:paraId="35D10408"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2E947A9A"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11303BAB"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026DBACF"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6A446B4"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7394761"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5B741281"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4.6 </w:t>
            </w:r>
          </w:p>
        </w:tc>
      </w:tr>
      <w:tr w:rsidR="004318E4" w:rsidRPr="000E4D90" w14:paraId="1736D37D" w14:textId="77777777" w:rsidTr="004318E4">
        <w:trPr>
          <w:trHeight w:val="285"/>
          <w:jc w:val="center"/>
        </w:trPr>
        <w:tc>
          <w:tcPr>
            <w:tcW w:w="0" w:type="auto"/>
            <w:vMerge/>
            <w:vAlign w:val="center"/>
            <w:hideMark/>
          </w:tcPr>
          <w:p w14:paraId="103A776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2E02613D"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C591FF4"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22B8F5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0C278D59"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64664966"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431AC57E"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6.5 </w:t>
            </w:r>
          </w:p>
        </w:tc>
      </w:tr>
      <w:tr w:rsidR="004318E4" w:rsidRPr="000E4D90" w14:paraId="5FBAFC53" w14:textId="77777777" w:rsidTr="004318E4">
        <w:trPr>
          <w:trHeight w:val="285"/>
          <w:jc w:val="center"/>
        </w:trPr>
        <w:tc>
          <w:tcPr>
            <w:tcW w:w="0" w:type="auto"/>
            <w:vMerge/>
            <w:vAlign w:val="center"/>
            <w:hideMark/>
          </w:tcPr>
          <w:p w14:paraId="2D5C2B2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3F0D269"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08C4CC0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00D4FAA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59F6ED2"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506B2596"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98DD2C7"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2 </w:t>
            </w:r>
          </w:p>
        </w:tc>
      </w:tr>
      <w:tr w:rsidR="004318E4" w:rsidRPr="000E4D90" w14:paraId="09FC74A2" w14:textId="77777777" w:rsidTr="004318E4">
        <w:trPr>
          <w:trHeight w:val="285"/>
          <w:jc w:val="center"/>
        </w:trPr>
        <w:tc>
          <w:tcPr>
            <w:tcW w:w="0" w:type="auto"/>
            <w:vMerge w:val="restart"/>
            <w:shd w:val="clear" w:color="auto" w:fill="auto"/>
            <w:noWrap/>
            <w:vAlign w:val="center"/>
            <w:hideMark/>
          </w:tcPr>
          <w:p w14:paraId="236EF6B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72FC6A6D"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588BD986"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0824C253"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053F9910"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73DFA30C"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657EF1F4"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4.4 </w:t>
            </w:r>
          </w:p>
        </w:tc>
      </w:tr>
      <w:tr w:rsidR="004318E4" w:rsidRPr="000E4D90" w14:paraId="429CA19B" w14:textId="77777777" w:rsidTr="004318E4">
        <w:trPr>
          <w:trHeight w:val="285"/>
          <w:jc w:val="center"/>
        </w:trPr>
        <w:tc>
          <w:tcPr>
            <w:tcW w:w="0" w:type="auto"/>
            <w:vMerge/>
            <w:vAlign w:val="center"/>
            <w:hideMark/>
          </w:tcPr>
          <w:p w14:paraId="35132DC3"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BCF738C"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090964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5E2FD02"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50112B4A"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3DB68F7F"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1FABDE45"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2.9 </w:t>
            </w:r>
          </w:p>
        </w:tc>
      </w:tr>
      <w:tr w:rsidR="004318E4" w:rsidRPr="000E4D90" w14:paraId="43FBAC91" w14:textId="77777777" w:rsidTr="004318E4">
        <w:trPr>
          <w:trHeight w:val="285"/>
          <w:jc w:val="center"/>
        </w:trPr>
        <w:tc>
          <w:tcPr>
            <w:tcW w:w="0" w:type="auto"/>
            <w:vMerge/>
            <w:vAlign w:val="center"/>
            <w:hideMark/>
          </w:tcPr>
          <w:p w14:paraId="0DF08DA1"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6076168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D4C20D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507D0"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C598E61"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72B7F494"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162ECDB3"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4.6 </w:t>
            </w:r>
          </w:p>
        </w:tc>
      </w:tr>
      <w:tr w:rsidR="004318E4" w:rsidRPr="000E4D90" w14:paraId="30366B20" w14:textId="77777777" w:rsidTr="004318E4">
        <w:trPr>
          <w:trHeight w:val="285"/>
          <w:jc w:val="center"/>
        </w:trPr>
        <w:tc>
          <w:tcPr>
            <w:tcW w:w="0" w:type="auto"/>
            <w:vMerge/>
            <w:vAlign w:val="center"/>
            <w:hideMark/>
          </w:tcPr>
          <w:p w14:paraId="29180DA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AD12E8B"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65F340AB"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4004C679"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123EEE72"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134E40C4"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3C175F44"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6.5 </w:t>
            </w:r>
          </w:p>
        </w:tc>
      </w:tr>
      <w:tr w:rsidR="004318E4" w:rsidRPr="000E4D90" w14:paraId="08462FD6" w14:textId="77777777" w:rsidTr="004318E4">
        <w:trPr>
          <w:trHeight w:val="285"/>
          <w:jc w:val="center"/>
        </w:trPr>
        <w:tc>
          <w:tcPr>
            <w:tcW w:w="0" w:type="auto"/>
            <w:vMerge w:val="restart"/>
            <w:shd w:val="clear" w:color="auto" w:fill="auto"/>
            <w:noWrap/>
            <w:vAlign w:val="center"/>
            <w:hideMark/>
          </w:tcPr>
          <w:p w14:paraId="32B86B11"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67F026BE"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030B3060" w14:textId="77777777" w:rsidR="004318E4" w:rsidRPr="000E4D90" w:rsidRDefault="004318E4" w:rsidP="000E4D90">
            <w:pPr>
              <w:widowControl/>
              <w:jc w:val="center"/>
              <w:rPr>
                <w:rFonts w:ascii="等线" w:eastAsia="等线" w:hAnsi="等线" w:cs="宋体" w:hint="eastAsia"/>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5F4B952F"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1A722C3"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33ED78E5"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3843ABF4"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0.0 </w:t>
            </w:r>
          </w:p>
        </w:tc>
      </w:tr>
      <w:tr w:rsidR="004318E4" w:rsidRPr="000E4D90" w14:paraId="0E58CB9B" w14:textId="77777777" w:rsidTr="004318E4">
        <w:trPr>
          <w:trHeight w:val="285"/>
          <w:jc w:val="center"/>
        </w:trPr>
        <w:tc>
          <w:tcPr>
            <w:tcW w:w="0" w:type="auto"/>
            <w:vMerge/>
            <w:vAlign w:val="center"/>
            <w:hideMark/>
          </w:tcPr>
          <w:p w14:paraId="07A5CC4F"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7E9BA29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3B8E43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718649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DD8587C"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4FC78681"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347FED90"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72.9 </w:t>
            </w:r>
          </w:p>
        </w:tc>
      </w:tr>
      <w:tr w:rsidR="004318E4" w:rsidRPr="000E4D90" w14:paraId="64BCDDF4" w14:textId="77777777" w:rsidTr="004318E4">
        <w:trPr>
          <w:trHeight w:val="285"/>
          <w:jc w:val="center"/>
        </w:trPr>
        <w:tc>
          <w:tcPr>
            <w:tcW w:w="0" w:type="auto"/>
            <w:vMerge/>
            <w:vAlign w:val="center"/>
            <w:hideMark/>
          </w:tcPr>
          <w:p w14:paraId="7F87A8BC"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26133A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6084598"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662B89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44FCFDF"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44E66A37"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56858F67" w14:textId="77777777" w:rsidR="004318E4" w:rsidRPr="000E4D90" w:rsidRDefault="004318E4" w:rsidP="000E4D90">
            <w:pPr>
              <w:widowControl/>
              <w:jc w:val="right"/>
              <w:rPr>
                <w:rFonts w:ascii="等线" w:eastAsia="等线" w:hAnsi="等线" w:cs="宋体" w:hint="eastAsia"/>
                <w:color w:val="000000"/>
                <w:kern w:val="0"/>
                <w:sz w:val="22"/>
              </w:rPr>
            </w:pPr>
            <w:r w:rsidRPr="000E4D90">
              <w:rPr>
                <w:rFonts w:ascii="等线" w:eastAsia="等线" w:hAnsi="等线" w:cs="宋体" w:hint="eastAsia"/>
                <w:color w:val="000000"/>
                <w:kern w:val="0"/>
                <w:sz w:val="22"/>
              </w:rPr>
              <w:t xml:space="preserve">90.6 </w:t>
            </w:r>
          </w:p>
        </w:tc>
      </w:tr>
    </w:tbl>
    <w:p w14:paraId="5F368651" w14:textId="77777777" w:rsidR="000E4D90" w:rsidRDefault="000E4D90" w:rsidP="00190571"/>
    <w:p w14:paraId="2EF02688" w14:textId="45656DEA"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w:t>
      </w:r>
      <w:r w:rsidRPr="008A72A5">
        <w:rPr>
          <w:rFonts w:hint="eastAsia"/>
          <w:highlight w:val="yellow"/>
        </w:rPr>
        <w:lastRenderedPageBreak/>
        <w:t>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422A3B45" w:rsidR="008A72A5" w:rsidRDefault="008A72A5" w:rsidP="00190571">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6930ACF1" w14:textId="7148F885" w:rsidR="00144BF9" w:rsidRDefault="007F31CB" w:rsidP="00190571">
      <w:pPr>
        <w:rPr>
          <w:b/>
        </w:rPr>
      </w:pPr>
      <w:r>
        <w:rPr>
          <w:rFonts w:hint="eastAsia"/>
          <w:b/>
        </w:rPr>
        <w:t>2</w:t>
      </w:r>
      <w:r>
        <w:rPr>
          <w:b/>
        </w:rPr>
        <w:t xml:space="preserve"> </w:t>
      </w:r>
      <w:r w:rsidRPr="007F31CB">
        <w:rPr>
          <w:rFonts w:hint="eastAsia"/>
          <w:b/>
        </w:rPr>
        <w:t>材料和方法</w:t>
      </w:r>
    </w:p>
    <w:p w14:paraId="20207254" w14:textId="68C56DCC" w:rsidR="007F31CB" w:rsidRDefault="007F31CB" w:rsidP="00190571">
      <w:pPr>
        <w:rPr>
          <w:b/>
        </w:rPr>
      </w:pPr>
      <w:r>
        <w:rPr>
          <w:rFonts w:hint="eastAsia"/>
          <w:b/>
        </w:rPr>
        <w:t>2.</w:t>
      </w:r>
      <w:r>
        <w:rPr>
          <w:b/>
        </w:rPr>
        <w:t xml:space="preserve">1 </w:t>
      </w:r>
      <w:r>
        <w:rPr>
          <w:rFonts w:hint="eastAsia"/>
          <w:b/>
        </w:rPr>
        <w:t>数据库</w:t>
      </w:r>
    </w:p>
    <w:p w14:paraId="79121847" w14:textId="7B0DCEF3" w:rsidR="007F31CB" w:rsidRDefault="007F31CB" w:rsidP="00190571">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的整夜睡眠多导图数据。</w:t>
      </w:r>
      <w:r w:rsidR="007C0442">
        <w:rPr>
          <w:rFonts w:hint="eastAsia"/>
        </w:rPr>
        <w:t>其中包括脑电信号（C</w:t>
      </w:r>
      <w:r w:rsidR="007C0442">
        <w:t>3</w:t>
      </w:r>
      <w:r w:rsidR="007C0442">
        <w:rPr>
          <w:rFonts w:hint="eastAsia"/>
        </w:rPr>
        <w:t>-A</w:t>
      </w:r>
      <w:r w:rsidR="007C0442">
        <w:t>2</w:t>
      </w:r>
      <w:r w:rsidR="007C0442">
        <w:rPr>
          <w:rFonts w:hint="eastAsia"/>
        </w:rPr>
        <w:t>，C</w:t>
      </w:r>
      <w:r w:rsidR="007C0442">
        <w:t>4</w:t>
      </w:r>
      <w:r w:rsidR="007C0442">
        <w:rPr>
          <w:rFonts w:hint="eastAsia"/>
        </w:rPr>
        <w:t>-A</w:t>
      </w:r>
      <w:r w:rsidR="007C0442">
        <w:t>1</w:t>
      </w:r>
      <w:r w:rsidR="007C0442">
        <w:rPr>
          <w:rFonts w:hint="eastAsia"/>
        </w:rPr>
        <w:t>），左右眼电信号，颏下的肌电信号，</w:t>
      </w:r>
      <w:r w:rsidR="00557633">
        <w:rPr>
          <w:rFonts w:hint="eastAsia"/>
        </w:rPr>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sidR="00557633">
        <w:rPr>
          <w:rFonts w:hint="eastAsia"/>
        </w:rPr>
        <w:t>Toennies</w:t>
      </w:r>
      <w:proofErr w:type="spellEnd"/>
      <w:r w:rsidR="00557633">
        <w:t xml:space="preserve"> </w:t>
      </w:r>
      <w:r w:rsidR="00557633">
        <w:rPr>
          <w:rFonts w:hint="eastAsia"/>
        </w:rPr>
        <w:t>system进行记录的。包括睡眠分期与SAHS事件在内的数据库的标注文件是由一名经验丰富的睡眠技术专家进行标定的，其中包括每一次SAHS事件的发生与持续时间、类型等信息。</w:t>
      </w:r>
      <w:r w:rsidR="00E405BB">
        <w:rPr>
          <w:rFonts w:hint="eastAsia"/>
        </w:rPr>
        <w:t>根据以往研究经验SAHS严重程度的阈值分别设置为5，1</w:t>
      </w:r>
      <w:r w:rsidR="00E405BB">
        <w:t>5</w:t>
      </w:r>
      <w:r w:rsidR="00E405BB">
        <w:rPr>
          <w:rFonts w:hint="eastAsia"/>
        </w:rPr>
        <w:t>，3</w:t>
      </w:r>
      <w:r w:rsidR="00E405BB">
        <w:t>0</w:t>
      </w:r>
      <w:r w:rsidR="00E405BB">
        <w:rPr>
          <w:rFonts w:hint="eastAsia"/>
        </w:rPr>
        <w:t>次/小时</w: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 </w:instrTex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DATA </w:instrText>
      </w:r>
      <w:r w:rsidR="00E405BB">
        <w:fldChar w:fldCharType="end"/>
      </w:r>
      <w:r w:rsidR="00E405BB">
        <w:fldChar w:fldCharType="separate"/>
      </w:r>
      <w:r w:rsidR="00E405BB" w:rsidRPr="00EE244E">
        <w:rPr>
          <w:noProof/>
          <w:vertAlign w:val="superscript"/>
        </w:rPr>
        <w:t>[1-5]</w:t>
      </w:r>
      <w:r w:rsidR="00E405BB">
        <w:fldChar w:fldCharType="end"/>
      </w:r>
      <w:r w:rsidR="00E405BB">
        <w:rPr>
          <w:rFonts w:hint="eastAsia"/>
        </w:rPr>
        <w:t>，而AHI=</w:t>
      </w:r>
      <w:r w:rsidR="00E405BB">
        <w:t>5</w:t>
      </w:r>
      <w:r w:rsidR="00E405BB">
        <w:rPr>
          <w:rFonts w:hint="eastAsia"/>
        </w:rPr>
        <w:t>次/小时通常用来判断被试是否为SAHS阳性患者</w:t>
      </w:r>
      <w:r w:rsidR="00E405BB">
        <w:fldChar w:fldCharType="begin"/>
      </w:r>
      <w:r w:rsidR="00E405BB">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E405BB">
        <w:fldChar w:fldCharType="separate"/>
      </w:r>
      <w:r w:rsidR="00E405BB" w:rsidRPr="006F3543">
        <w:rPr>
          <w:noProof/>
          <w:vertAlign w:val="superscript"/>
        </w:rPr>
        <w:t>[6]</w:t>
      </w:r>
      <w:r w:rsidR="00E405BB">
        <w:fldChar w:fldCharType="end"/>
      </w:r>
      <w:r w:rsidR="00E405BB">
        <w:rPr>
          <w:rFonts w:hint="eastAsia"/>
        </w:rPr>
        <w:t>，我们选取了</w:t>
      </w:r>
      <w:r w:rsidR="00E405BB">
        <w:t>4</w:t>
      </w:r>
      <w:r w:rsidR="00E405BB">
        <w:rPr>
          <w:rFonts w:hint="eastAsia"/>
        </w:rPr>
        <w:t>名轻度SAHS患者、4名中度SAHS患者、5名重度SAHS患者合计1</w:t>
      </w:r>
      <w:r w:rsidR="00E405BB">
        <w:t>3</w:t>
      </w:r>
      <w:r w:rsidR="00E405BB">
        <w:rPr>
          <w:rFonts w:hint="eastAsia"/>
        </w:rPr>
        <w:t>名患者</w:t>
      </w:r>
      <w:r w:rsidR="007C0442">
        <w:rPr>
          <w:rFonts w:hint="eastAsia"/>
        </w:rPr>
        <w:t>来进行后续的训练与测试，</w:t>
      </w:r>
      <w:r w:rsidR="007C0442" w:rsidRPr="007C0442">
        <w:rPr>
          <w:rFonts w:hint="eastAsia"/>
          <w:highlight w:val="yellow"/>
        </w:rPr>
        <w:t>选取的标准为</w:t>
      </w:r>
      <w:r w:rsidR="007C0442" w:rsidRPr="007C0442">
        <w:rPr>
          <w:rFonts w:hint="eastAsia"/>
        </w:rPr>
        <w:t>。</w:t>
      </w:r>
      <w:r w:rsidR="005063DE">
        <w:rPr>
          <w:rFonts w:hint="eastAsia"/>
        </w:rPr>
        <w:t>选取的被试的人口统计学与睡眠相关参数如表格</w:t>
      </w:r>
      <w:r w:rsidR="00E405BB">
        <w:rPr>
          <w:rFonts w:hint="eastAsia"/>
        </w:rPr>
        <w:t>6</w:t>
      </w:r>
      <w:r w:rsidR="005063DE">
        <w:rPr>
          <w:rFonts w:hint="eastAsia"/>
        </w:rPr>
        <w:t>所示。</w:t>
      </w:r>
    </w:p>
    <w:p w14:paraId="7B404D26" w14:textId="63E80421" w:rsidR="00E405BB" w:rsidRDefault="00E405BB" w:rsidP="00E405BB">
      <w:pPr>
        <w:pStyle w:val="a7"/>
        <w:keepNext/>
        <w:rPr>
          <w:rFonts w:hint="eastAsia"/>
        </w:rP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487D54" w:rsidRPr="00487D54" w14:paraId="138CC302" w14:textId="77777777" w:rsidTr="00487D54">
        <w:trPr>
          <w:trHeight w:val="285"/>
        </w:trPr>
        <w:tc>
          <w:tcPr>
            <w:tcW w:w="0" w:type="auto"/>
            <w:shd w:val="clear" w:color="auto" w:fill="auto"/>
            <w:noWrap/>
            <w:vAlign w:val="center"/>
            <w:hideMark/>
          </w:tcPr>
          <w:p w14:paraId="6382C132" w14:textId="77777777" w:rsidR="00487D54" w:rsidRPr="00487D54" w:rsidRDefault="00487D54" w:rsidP="00487D54">
            <w:pPr>
              <w:widowControl/>
              <w:jc w:val="left"/>
              <w:rPr>
                <w:rFonts w:ascii="宋体" w:eastAsia="宋体" w:hAnsi="宋体" w:cs="宋体"/>
                <w:kern w:val="0"/>
                <w:sz w:val="24"/>
                <w:szCs w:val="24"/>
              </w:rPr>
            </w:pPr>
          </w:p>
        </w:tc>
        <w:tc>
          <w:tcPr>
            <w:tcW w:w="0" w:type="auto"/>
            <w:shd w:val="clear" w:color="auto" w:fill="auto"/>
            <w:noWrap/>
            <w:vAlign w:val="center"/>
            <w:hideMark/>
          </w:tcPr>
          <w:p w14:paraId="2A3A8CD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23398FE9"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7252B0E3"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6958ED19"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Severe SAHS</w:t>
            </w:r>
          </w:p>
        </w:tc>
      </w:tr>
      <w:tr w:rsidR="00487D54" w:rsidRPr="00487D54" w14:paraId="03374BAA" w14:textId="77777777" w:rsidTr="00487D54">
        <w:trPr>
          <w:trHeight w:val="285"/>
        </w:trPr>
        <w:tc>
          <w:tcPr>
            <w:tcW w:w="0" w:type="auto"/>
            <w:shd w:val="clear" w:color="auto" w:fill="auto"/>
            <w:noWrap/>
            <w:vAlign w:val="center"/>
            <w:hideMark/>
          </w:tcPr>
          <w:p w14:paraId="1A21DEEC"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2071CA3F" w14:textId="77777777" w:rsidR="00487D54" w:rsidRPr="00487D54" w:rsidRDefault="00487D54" w:rsidP="00487D54">
            <w:pPr>
              <w:widowControl/>
              <w:jc w:val="left"/>
              <w:rPr>
                <w:rFonts w:ascii="等线" w:eastAsia="等线" w:hAnsi="等线" w:cs="宋体" w:hint="eastAsia"/>
                <w:color w:val="000000"/>
                <w:kern w:val="0"/>
                <w:sz w:val="22"/>
              </w:rPr>
            </w:pPr>
          </w:p>
        </w:tc>
        <w:tc>
          <w:tcPr>
            <w:tcW w:w="0" w:type="auto"/>
            <w:shd w:val="clear" w:color="auto" w:fill="auto"/>
            <w:noWrap/>
            <w:vAlign w:val="center"/>
            <w:hideMark/>
          </w:tcPr>
          <w:p w14:paraId="48688371"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6C875480"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EC19329"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46.60±5.46</w:t>
            </w:r>
          </w:p>
        </w:tc>
      </w:tr>
      <w:tr w:rsidR="00487D54" w:rsidRPr="00487D54" w14:paraId="3C2619FF" w14:textId="77777777" w:rsidTr="00487D54">
        <w:trPr>
          <w:trHeight w:val="285"/>
        </w:trPr>
        <w:tc>
          <w:tcPr>
            <w:tcW w:w="0" w:type="auto"/>
            <w:shd w:val="clear" w:color="auto" w:fill="auto"/>
            <w:noWrap/>
            <w:vAlign w:val="center"/>
            <w:hideMark/>
          </w:tcPr>
          <w:p w14:paraId="7B5E5BF9"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DFB4788" w14:textId="77777777" w:rsidR="00487D54" w:rsidRPr="00487D54" w:rsidRDefault="00487D54" w:rsidP="00487D54">
            <w:pPr>
              <w:widowControl/>
              <w:jc w:val="left"/>
              <w:rPr>
                <w:rFonts w:ascii="等线" w:eastAsia="等线" w:hAnsi="等线" w:cs="宋体" w:hint="eastAsia"/>
                <w:color w:val="000000"/>
                <w:kern w:val="0"/>
                <w:sz w:val="22"/>
              </w:rPr>
            </w:pPr>
          </w:p>
        </w:tc>
        <w:tc>
          <w:tcPr>
            <w:tcW w:w="0" w:type="auto"/>
            <w:shd w:val="clear" w:color="auto" w:fill="auto"/>
            <w:noWrap/>
            <w:vAlign w:val="center"/>
            <w:hideMark/>
          </w:tcPr>
          <w:p w14:paraId="5BF428B6"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0CAB525"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3B941CEA"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34.36±6.22</w:t>
            </w:r>
          </w:p>
        </w:tc>
      </w:tr>
      <w:tr w:rsidR="00487D54" w:rsidRPr="00487D54" w14:paraId="7A4019EC" w14:textId="77777777" w:rsidTr="00487D54">
        <w:trPr>
          <w:trHeight w:val="285"/>
        </w:trPr>
        <w:tc>
          <w:tcPr>
            <w:tcW w:w="0" w:type="auto"/>
            <w:shd w:val="clear" w:color="auto" w:fill="auto"/>
            <w:noWrap/>
            <w:vAlign w:val="center"/>
            <w:hideMark/>
          </w:tcPr>
          <w:p w14:paraId="1CC00F13"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0F0F11AA" w14:textId="77777777" w:rsidR="00487D54" w:rsidRPr="00487D54" w:rsidRDefault="00487D54" w:rsidP="00487D54">
            <w:pPr>
              <w:widowControl/>
              <w:jc w:val="left"/>
              <w:rPr>
                <w:rFonts w:ascii="等线" w:eastAsia="等线" w:hAnsi="等线" w:cs="宋体" w:hint="eastAsia"/>
                <w:color w:val="000000"/>
                <w:kern w:val="0"/>
                <w:sz w:val="22"/>
              </w:rPr>
            </w:pPr>
          </w:p>
        </w:tc>
        <w:tc>
          <w:tcPr>
            <w:tcW w:w="0" w:type="auto"/>
            <w:shd w:val="clear" w:color="auto" w:fill="auto"/>
            <w:noWrap/>
            <w:vAlign w:val="center"/>
            <w:hideMark/>
          </w:tcPr>
          <w:p w14:paraId="50255E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44A19A5B"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06AB71F9"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43.75±16.34</w:t>
            </w:r>
          </w:p>
        </w:tc>
      </w:tr>
      <w:tr w:rsidR="00487D54" w:rsidRPr="00487D54" w14:paraId="290080BB" w14:textId="77777777" w:rsidTr="00487D54">
        <w:trPr>
          <w:trHeight w:val="285"/>
        </w:trPr>
        <w:tc>
          <w:tcPr>
            <w:tcW w:w="0" w:type="auto"/>
            <w:shd w:val="clear" w:color="auto" w:fill="auto"/>
            <w:noWrap/>
            <w:vAlign w:val="center"/>
            <w:hideMark/>
          </w:tcPr>
          <w:p w14:paraId="082F62FB"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1CF4EE8F" w14:textId="77777777" w:rsidR="00487D54" w:rsidRPr="00487D54" w:rsidRDefault="00487D54" w:rsidP="00487D54">
            <w:pPr>
              <w:widowControl/>
              <w:jc w:val="left"/>
              <w:rPr>
                <w:rFonts w:ascii="等线" w:eastAsia="等线" w:hAnsi="等线" w:cs="宋体" w:hint="eastAsia"/>
                <w:color w:val="000000"/>
                <w:kern w:val="0"/>
                <w:sz w:val="22"/>
              </w:rPr>
            </w:pPr>
          </w:p>
        </w:tc>
        <w:tc>
          <w:tcPr>
            <w:tcW w:w="0" w:type="auto"/>
            <w:shd w:val="clear" w:color="auto" w:fill="auto"/>
            <w:noWrap/>
            <w:vAlign w:val="center"/>
            <w:hideMark/>
          </w:tcPr>
          <w:p w14:paraId="7B70A057"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2AC412E2"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3F152385"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6.84±0.82</w:t>
            </w:r>
          </w:p>
        </w:tc>
      </w:tr>
      <w:tr w:rsidR="00487D54" w:rsidRPr="00487D54" w14:paraId="1CABB666" w14:textId="77777777" w:rsidTr="00487D54">
        <w:trPr>
          <w:trHeight w:val="285"/>
        </w:trPr>
        <w:tc>
          <w:tcPr>
            <w:tcW w:w="0" w:type="auto"/>
            <w:shd w:val="clear" w:color="auto" w:fill="auto"/>
            <w:noWrap/>
            <w:vAlign w:val="center"/>
            <w:hideMark/>
          </w:tcPr>
          <w:p w14:paraId="1357507E"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17B79AFD" w14:textId="77777777" w:rsidR="00487D54" w:rsidRPr="00487D54" w:rsidRDefault="00487D54" w:rsidP="00487D54">
            <w:pPr>
              <w:widowControl/>
              <w:jc w:val="left"/>
              <w:rPr>
                <w:rFonts w:ascii="等线" w:eastAsia="等线" w:hAnsi="等线" w:cs="宋体" w:hint="eastAsia"/>
                <w:color w:val="000000"/>
                <w:kern w:val="0"/>
                <w:sz w:val="22"/>
              </w:rPr>
            </w:pPr>
          </w:p>
        </w:tc>
        <w:tc>
          <w:tcPr>
            <w:tcW w:w="0" w:type="auto"/>
            <w:shd w:val="clear" w:color="auto" w:fill="auto"/>
            <w:noWrap/>
            <w:vAlign w:val="center"/>
            <w:hideMark/>
          </w:tcPr>
          <w:p w14:paraId="79C18BA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116E11B"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35C68A12" w14:textId="77777777" w:rsidR="00487D54" w:rsidRPr="00487D54" w:rsidRDefault="00487D54" w:rsidP="00487D54">
            <w:pPr>
              <w:widowControl/>
              <w:jc w:val="left"/>
              <w:rPr>
                <w:rFonts w:ascii="等线" w:eastAsia="等线" w:hAnsi="等线" w:cs="宋体" w:hint="eastAsia"/>
                <w:color w:val="000000"/>
                <w:kern w:val="0"/>
                <w:sz w:val="22"/>
              </w:rPr>
            </w:pPr>
            <w:r w:rsidRPr="00487D54">
              <w:rPr>
                <w:rFonts w:ascii="等线" w:eastAsia="等线" w:hAnsi="等线" w:cs="宋体" w:hint="eastAsia"/>
                <w:color w:val="000000"/>
                <w:kern w:val="0"/>
                <w:sz w:val="22"/>
              </w:rPr>
              <w:t>12.4±7.89</w:t>
            </w:r>
          </w:p>
        </w:tc>
      </w:tr>
    </w:tbl>
    <w:p w14:paraId="79FEFF70" w14:textId="7E69371E" w:rsidR="005063DE" w:rsidRDefault="005B47AC" w:rsidP="00190571">
      <w:r>
        <w:rPr>
          <w:rFonts w:hint="eastAsia"/>
        </w:rPr>
        <w:t>根据2</w:t>
      </w:r>
      <w:r>
        <w:t>012</w:t>
      </w:r>
      <w:r>
        <w:rPr>
          <w:rFonts w:hint="eastAsia"/>
        </w:rPr>
        <w:t>年AASM手册，睡眠呼吸暂停事件的</w:t>
      </w:r>
      <w:r w:rsidR="00B31362">
        <w:rPr>
          <w:rFonts w:hint="eastAsia"/>
        </w:rPr>
        <w:t>定义为使用口鼻热敏传感器或者正压通气设备测得的流量信号峰值相对于上一次事件的偏移超过9</w:t>
      </w:r>
      <w:r w:rsidR="00B31362">
        <w:t>0</w:t>
      </w:r>
      <w:r w:rsidR="00B31362">
        <w:rPr>
          <w:rFonts w:hint="eastAsia"/>
        </w:rPr>
        <w:t>%并且持续超过1</w:t>
      </w:r>
      <w:r w:rsidR="00B31362">
        <w:t>0</w:t>
      </w:r>
      <w:r w:rsidR="00B31362">
        <w:rPr>
          <w:rFonts w:hint="eastAsia"/>
        </w:rPr>
        <w:t>s钟；睡眠</w:t>
      </w:r>
      <w:proofErr w:type="gramStart"/>
      <w:r w:rsidR="00B31362">
        <w:rPr>
          <w:rFonts w:hint="eastAsia"/>
        </w:rPr>
        <w:t>呼吸低</w:t>
      </w:r>
      <w:proofErr w:type="gramEnd"/>
      <w:r w:rsidR="00B31362">
        <w:rPr>
          <w:rFonts w:hint="eastAsia"/>
        </w:rPr>
        <w:t>通气事件的定义为使用口鼻压力传感器测得的压力信号或者正压通气设备测得的流量信号峰值相对于上一次事件下降超过3</w:t>
      </w:r>
      <w:r w:rsidR="00B31362">
        <w:t>0</w:t>
      </w:r>
      <w:r w:rsidR="00B31362">
        <w:rPr>
          <w:rFonts w:hint="eastAsia"/>
        </w:rPr>
        <w:t>%并且伴随着超过3%的血氧欠饱和或者觉醒且持续超过1</w:t>
      </w:r>
      <w:r w:rsidR="00B31362">
        <w:t>0</w:t>
      </w:r>
      <w:r w:rsidR="00B31362">
        <w:rPr>
          <w:rFonts w:hint="eastAsia"/>
        </w:rPr>
        <w:t>s钟。所以一方面我们为了保证检测的准确度，另一方面为了简化信号采集与处理过程，选取了口鼻流量通道信号与血氧通道信号检测SAHS事件。</w:t>
      </w:r>
    </w:p>
    <w:p w14:paraId="25747C0D" w14:textId="2505E4FA" w:rsidR="00FF3352" w:rsidRDefault="00FF3352" w:rsidP="00190571">
      <w:pPr>
        <w:rPr>
          <w:b/>
        </w:rPr>
      </w:pPr>
      <w:r>
        <w:rPr>
          <w:rFonts w:hint="eastAsia"/>
          <w:b/>
        </w:rPr>
        <w:t>2.</w:t>
      </w:r>
      <w:r>
        <w:rPr>
          <w:b/>
        </w:rPr>
        <w:t xml:space="preserve">2 </w:t>
      </w:r>
      <w:r>
        <w:rPr>
          <w:rFonts w:hint="eastAsia"/>
          <w:b/>
        </w:rPr>
        <w:t>信号预处理</w:t>
      </w:r>
    </w:p>
    <w:p w14:paraId="6E2E1526" w14:textId="360E001A" w:rsidR="00FF3352" w:rsidRDefault="006D2402" w:rsidP="00190571">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或AH）；4）经过事件检测器计算出AHI指数对SAHS严重程度</w:t>
      </w:r>
      <w:proofErr w:type="gramStart"/>
      <w:r>
        <w:rPr>
          <w:rFonts w:hint="eastAsia"/>
        </w:rPr>
        <w:t>作出</w:t>
      </w:r>
      <w:proofErr w:type="gramEnd"/>
      <w:r>
        <w:rPr>
          <w:rFonts w:hint="eastAsia"/>
        </w:rPr>
        <w:t>判断。</w:t>
      </w:r>
    </w:p>
    <w:p w14:paraId="247B817F" w14:textId="07E16F2A" w:rsidR="00B715AC" w:rsidRDefault="006D2402" w:rsidP="00B715AC">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w:t>
      </w:r>
      <w:r w:rsidR="00DD090E">
        <w:rPr>
          <w:rFonts w:hint="eastAsia"/>
        </w:rPr>
        <w:t>0</w:t>
      </w:r>
      <w:r w:rsidR="00DD090E">
        <w:t>.27</w:t>
      </w:r>
      <w:r w:rsidR="00DD090E">
        <w:rPr>
          <w:rFonts w:hint="eastAsia"/>
        </w:rPr>
        <w:t>-</w:t>
      </w:r>
      <w:r w:rsidR="00DD090E">
        <w:t>0.33</w:t>
      </w:r>
      <w:r w:rsidR="00DD090E">
        <w:rPr>
          <w:rFonts w:hint="eastAsia"/>
        </w:rPr>
        <w:t>Hz，所以为了不影响检测精度同时降低检测过程计算量我们将两个通道的信号降采样到8Hz；2）随后为了去除</w:t>
      </w:r>
      <w:r w:rsidR="00DD090E">
        <w:rPr>
          <w:rFonts w:hint="eastAsia"/>
        </w:rPr>
        <w:lastRenderedPageBreak/>
        <w:t>原始信号中因为被试触碰或者移动造成的</w:t>
      </w:r>
      <w:r w:rsidR="00DD090E">
        <w:t>基线漂移</w:t>
      </w:r>
      <w:r w:rsidR="00DD090E">
        <w:rPr>
          <w:rFonts w:hint="eastAsia"/>
        </w:rPr>
        <w:t>与高频噪声干扰，我们使用了一个滑动平均滤波器与一个3阶巴特沃斯高通滤波器对原始口鼻流量信号进行滤波处理（图4），</w:t>
      </w:r>
      <w:r w:rsidR="00B715AC">
        <w:rPr>
          <w:rFonts w:hint="eastAsia"/>
        </w:rPr>
        <w:t>滑动平均滤波的过程如公式（1）所示，高通滤波器的截止频率设置在0</w:t>
      </w:r>
      <w:r w:rsidR="00B715AC">
        <w:t>.05</w:t>
      </w:r>
      <w:r w:rsidR="00B715AC">
        <w:rPr>
          <w:rFonts w:hint="eastAsia"/>
        </w:rPr>
        <w:t>Hz。</w:t>
      </w:r>
    </w:p>
    <w:p w14:paraId="577C816A" w14:textId="1D194B6F" w:rsidR="00B715AC" w:rsidRDefault="00B715AC" w:rsidP="00B715AC">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14C3C3DA" w14:textId="752C84C5" w:rsidR="0077654E" w:rsidRDefault="00EC148B" w:rsidP="00B715AC">
      <w:pPr>
        <w:tabs>
          <w:tab w:val="center" w:pos="4156"/>
          <w:tab w:val="right" w:pos="10109"/>
        </w:tabs>
      </w:pPr>
      <w:r>
        <w:rPr>
          <w:rFonts w:hint="eastAsia"/>
        </w:rPr>
        <w:t>正常人的血氧饱和度水平在9</w:t>
      </w:r>
      <w:r>
        <w:t>8</w:t>
      </w:r>
      <w:r>
        <w:rPr>
          <w:rFonts w:hint="eastAsia"/>
        </w:rPr>
        <w:t>%左右，而我们注意到数据库中的血氧通道信号存在过低的情况，这可能是由于传感器接触不良造成的，在预处理过程中我们将血氧低于8</w:t>
      </w:r>
      <w:r>
        <w:t>0</w:t>
      </w:r>
      <w:r>
        <w:rPr>
          <w:rFonts w:hint="eastAsia"/>
        </w:rPr>
        <w:t>%的信号段切除，该部分数据大约占到了总数据的5.</w:t>
      </w:r>
      <w:r>
        <w:t>77</w:t>
      </w:r>
      <w:r>
        <w:rPr>
          <w:rFonts w:hint="eastAsia"/>
        </w:rPr>
        <w:t>%。3）滑动窗口切割。这里我们</w:t>
      </w:r>
      <w:r w:rsidR="00C64689">
        <w:rPr>
          <w:rFonts w:hint="eastAsia"/>
        </w:rPr>
        <w:t>分别使用</w:t>
      </w:r>
      <w:r w:rsidR="00265F62">
        <w:rPr>
          <w:rFonts w:hint="eastAsia"/>
        </w:rPr>
        <w:t>6</w:t>
      </w:r>
      <w:r w:rsidR="00265F62">
        <w:t>0s长度</w:t>
      </w:r>
      <w:r w:rsidR="00265F62">
        <w:rPr>
          <w:rFonts w:hint="eastAsia"/>
        </w:rPr>
        <w:t>窗口与1</w:t>
      </w:r>
      <w:r w:rsidR="00265F62">
        <w:t>0秒长度窗口</w:t>
      </w:r>
      <w:r w:rsidR="00265F62">
        <w:rPr>
          <w:rFonts w:hint="eastAsia"/>
        </w:rPr>
        <w:t>对原始数据进行切割，步长设置为1</w:t>
      </w:r>
      <w:r w:rsidR="00265F62">
        <w:t>秒钟</w:t>
      </w:r>
      <w:r w:rsidR="00265F62">
        <w:rPr>
          <w:rFonts w:hint="eastAsia"/>
        </w:rPr>
        <w:t>，切割后得到的数据片段标注为两种类型：</w:t>
      </w:r>
      <w:r w:rsidR="00265F62">
        <w:t>AH与</w:t>
      </w:r>
      <w:r w:rsidR="00265F62">
        <w:rPr>
          <w:rFonts w:hint="eastAsia"/>
        </w:rPr>
        <w:t>N。如果一个数据片段中包含有</w:t>
      </w:r>
      <w:r w:rsidR="00265F62" w:rsidRPr="00265F62">
        <w:rPr>
          <w:rFonts w:hint="eastAsia"/>
          <w:highlight w:val="yellow"/>
        </w:rPr>
        <w:t>5</w:t>
      </w:r>
      <w:r w:rsidR="00265F62" w:rsidRPr="00265F62">
        <w:rPr>
          <w:highlight w:val="yellow"/>
        </w:rPr>
        <w:t>秒</w:t>
      </w:r>
      <w:r w:rsidR="00265F62" w:rsidRPr="00265F62">
        <w:rPr>
          <w:rFonts w:hint="eastAsia"/>
          <w:highlight w:val="yellow"/>
        </w:rPr>
        <w:t>钟</w:t>
      </w:r>
      <w:r w:rsidR="00265F62">
        <w:rPr>
          <w:rFonts w:hint="eastAsia"/>
        </w:rPr>
        <w:t>以上的SAHS</w:t>
      </w:r>
      <w:r w:rsidR="00265F62">
        <w:t>事件</w:t>
      </w:r>
      <w:r w:rsidR="00265F62">
        <w:rPr>
          <w:rFonts w:hint="eastAsia"/>
        </w:rPr>
        <w:t>则标记为AH，其余的数据片段则标注为N。这样原始数据将被切割成为一段带有AH</w:t>
      </w:r>
      <w:r w:rsidR="00265F62">
        <w:t>与</w:t>
      </w:r>
      <w:r w:rsidR="00265F62">
        <w:rPr>
          <w:rFonts w:hint="eastAsia"/>
        </w:rPr>
        <w:t>N</w:t>
      </w:r>
      <w:r w:rsidR="00265F62">
        <w:t>标记的</w:t>
      </w:r>
      <w:r w:rsidR="00265F62">
        <w:rPr>
          <w:rFonts w:hint="eastAsia"/>
        </w:rPr>
        <w:t>数据片段序列</w:t>
      </w:r>
      <w:r w:rsidR="00265F62" w:rsidRPr="00265F62">
        <w:rPr>
          <w:rFonts w:hint="eastAsia"/>
          <w:b/>
        </w:rPr>
        <w:t>（图）</w:t>
      </w:r>
      <w:r w:rsidR="00265F62">
        <w:rPr>
          <w:rFonts w:hint="eastAsia"/>
        </w:rPr>
        <w:t>。最终我们将得到两组数据片段序列，一组6</w:t>
      </w:r>
      <w:r w:rsidR="00265F62">
        <w:t>0秒</w:t>
      </w:r>
      <w:r w:rsidR="00265F62">
        <w:rPr>
          <w:rFonts w:hint="eastAsia"/>
        </w:rPr>
        <w:t>数据片段构成的序列与一组1</w:t>
      </w:r>
      <w:r w:rsidR="00265F62">
        <w:t>0秒</w:t>
      </w:r>
      <w:r w:rsidR="00265F62">
        <w:rPr>
          <w:rFonts w:hint="eastAsia"/>
        </w:rPr>
        <w:t>数据片段构成的序列</w:t>
      </w:r>
      <w:r w:rsidR="00DA0109">
        <w:rPr>
          <w:rFonts w:hint="eastAsia"/>
        </w:rPr>
        <w:t>。4）血氧信号主动对齐。</w:t>
      </w:r>
      <w:r w:rsidR="00DA0109" w:rsidRPr="00D7594F">
        <w:rPr>
          <w:rFonts w:hint="eastAsia"/>
          <w:highlight w:val="yellow"/>
        </w:rPr>
        <w:t>考虑到血氧信号总是在SAHS</w:t>
      </w:r>
      <w:r w:rsidR="00DA0109" w:rsidRPr="00D7594F">
        <w:rPr>
          <w:highlight w:val="yellow"/>
        </w:rPr>
        <w:t>事件</w:t>
      </w:r>
      <w:r w:rsidR="00DA0109" w:rsidRPr="00D7594F">
        <w:rPr>
          <w:rFonts w:hint="eastAsia"/>
          <w:highlight w:val="yellow"/>
        </w:rPr>
        <w:t>发生后一段时间才出现欠饱和的情况</w:t>
      </w:r>
      <w:bookmarkStart w:id="0" w:name="_GoBack"/>
      <w:bookmarkEnd w:id="0"/>
      <w:r w:rsidR="00DA0109">
        <w:rPr>
          <w:rFonts w:hint="eastAsia"/>
        </w:rPr>
        <w:t>，所以为了更好地捕捉到血氧信号的特征我们将血样通道信号提前了2</w:t>
      </w:r>
      <w:r w:rsidR="00DA0109">
        <w:t>3秒</w:t>
      </w:r>
      <w:r w:rsidR="00DA0109">
        <w:rPr>
          <w:rFonts w:hint="eastAsia"/>
        </w:rPr>
        <w:t>钟的时间（图3）。经过预处理之后我们总共获得了2</w:t>
      </w:r>
      <w:r w:rsidR="00DA0109">
        <w:t>46970</w:t>
      </w:r>
      <w:r w:rsidR="00DA0109">
        <w:rPr>
          <w:rFonts w:hint="eastAsia"/>
        </w:rPr>
        <w:t>个数据片段，其中包括3</w:t>
      </w:r>
      <w:r w:rsidR="00DA0109">
        <w:t>4666</w:t>
      </w:r>
      <w:r w:rsidR="00DA0109">
        <w:rPr>
          <w:rFonts w:hint="eastAsia"/>
        </w:rPr>
        <w:t>个AH片段与2</w:t>
      </w:r>
      <w:r w:rsidR="00DA0109">
        <w:t>13588</w:t>
      </w:r>
      <w:r w:rsidR="00DA0109">
        <w:rPr>
          <w:rFonts w:hint="eastAsia"/>
        </w:rPr>
        <w:t>个N片段。</w:t>
      </w:r>
    </w:p>
    <w:p w14:paraId="47EE6E3B" w14:textId="35623B2A" w:rsidR="00DA0109" w:rsidRDefault="00DA0109" w:rsidP="00B715AC">
      <w:pPr>
        <w:tabs>
          <w:tab w:val="center" w:pos="4156"/>
          <w:tab w:val="right" w:pos="10109"/>
        </w:tabs>
        <w:rPr>
          <w:b/>
        </w:rPr>
      </w:pPr>
      <w:r>
        <w:rPr>
          <w:b/>
        </w:rPr>
        <w:t>2</w:t>
      </w:r>
      <w:r>
        <w:rPr>
          <w:rFonts w:hint="eastAsia"/>
          <w:b/>
        </w:rPr>
        <w:t>.</w:t>
      </w:r>
      <w:r>
        <w:rPr>
          <w:b/>
        </w:rPr>
        <w:t xml:space="preserve">3 </w:t>
      </w:r>
      <w:r>
        <w:rPr>
          <w:rFonts w:hint="eastAsia"/>
          <w:b/>
        </w:rPr>
        <w:t>特征提取</w:t>
      </w:r>
    </w:p>
    <w:p w14:paraId="32E2B8BA" w14:textId="77777777" w:rsidR="00DA0109" w:rsidRDefault="00DA0109" w:rsidP="00DA0109">
      <w:r>
        <w:rPr>
          <w:noProof/>
        </w:rPr>
        <mc:AlternateContent>
          <mc:Choice Requires="wps">
            <w:drawing>
              <wp:anchor distT="0" distB="0" distL="114300" distR="114300" simplePos="0" relativeHeight="251767808" behindDoc="0" locked="0" layoutInCell="1" allowOverlap="1" wp14:anchorId="3A382C8B" wp14:editId="1811AFCF">
                <wp:simplePos x="0" y="0"/>
                <wp:positionH relativeFrom="margin">
                  <wp:align>center</wp:align>
                </wp:positionH>
                <wp:positionV relativeFrom="paragraph">
                  <wp:posOffset>1624965</wp:posOffset>
                </wp:positionV>
                <wp:extent cx="4638675" cy="635"/>
                <wp:effectExtent l="0" t="0" r="9525" b="0"/>
                <wp:wrapTopAndBottom/>
                <wp:docPr id="48" name="文本框 48"/>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2D87194F" w14:textId="77777777" w:rsidR="00DA0109" w:rsidRDefault="00DA0109" w:rsidP="00DA0109">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w:t>
                            </w:r>
                            <w:r>
                              <w:t xml:space="preserve"> </w:t>
                            </w:r>
                            <w:r>
                              <w:t>呼吸</w:t>
                            </w:r>
                            <w:r>
                              <w:rPr>
                                <w:rFonts w:hint="eastAsia"/>
                              </w:rPr>
                              <w:t>信号和呼气相、吸气相起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382C8B" id="文本框 48" o:spid="_x0000_s1085" type="#_x0000_t202" style="position:absolute;left:0;text-align:left;margin-left:0;margin-top:127.95pt;width:365.25pt;height:.05pt;z-index:2517678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" stroked="f">
                <v:textbox style="mso-fit-shape-to-text:t" inset="0,0,0,0">
                  <w:txbxContent>
                    <w:p w14:paraId="2D87194F" w14:textId="77777777" w:rsidR="00DA0109" w:rsidRDefault="00DA0109" w:rsidP="00DA0109">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rPr>
                          <w:rFonts w:hint="eastAsia"/>
                        </w:rPr>
                        <w:t>.</w:t>
                      </w:r>
                      <w:r>
                        <w:t xml:space="preserve"> </w:t>
                      </w:r>
                      <w:r>
                        <w:t>呼吸</w:t>
                      </w:r>
                      <w:r>
                        <w:rPr>
                          <w:rFonts w:hint="eastAsia"/>
                        </w:rPr>
                        <w:t>信号和呼气相、吸气相起点</w:t>
                      </w:r>
                    </w:p>
                  </w:txbxContent>
                </v:textbox>
                <w10:wrap type="topAndBottom" anchorx="margin"/>
              </v:shape>
            </w:pict>
          </mc:Fallback>
        </mc:AlternateContent>
      </w:r>
      <w:r w:rsidRPr="00D43481">
        <w:rPr>
          <w:noProof/>
        </w:rPr>
        <w:drawing>
          <wp:anchor distT="0" distB="0" distL="114300" distR="114300" simplePos="0" relativeHeight="251766784" behindDoc="0" locked="0" layoutInCell="1" allowOverlap="1" wp14:anchorId="79924D78" wp14:editId="7CB2FA6A">
            <wp:simplePos x="0" y="0"/>
            <wp:positionH relativeFrom="margin">
              <wp:align>center</wp:align>
            </wp:positionH>
            <wp:positionV relativeFrom="paragraph">
              <wp:posOffset>461010</wp:posOffset>
            </wp:positionV>
            <wp:extent cx="5685790" cy="1085850"/>
            <wp:effectExtent l="0" t="0" r="0" b="0"/>
            <wp:wrapTopAndBottom/>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7640" t="3826" r="7802" b="66525"/>
                    <a:stretch/>
                  </pic:blipFill>
                  <pic:spPr bwMode="auto">
                    <a:xfrm>
                      <a:off x="0" y="0"/>
                      <a:ext cx="5685790" cy="1085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0FF4">
        <w:rPr>
          <w:rFonts w:hint="eastAsia"/>
        </w:rPr>
        <w:t>流量通道</w:t>
      </w:r>
      <w:r>
        <w:rPr>
          <w:rFonts w:hint="eastAsia"/>
        </w:rPr>
        <w:t>的特征提取都是基于对流量呼气相与吸气相的检测基础上进行的，首先通过流量通道信号的导数信息提取得到吸气相与呼气相的起止点，如下图所示。</w:t>
      </w:r>
    </w:p>
    <w:p w14:paraId="3ED586EB" w14:textId="77777777" w:rsidR="00DA0109" w:rsidRPr="00D43481" w:rsidRDefault="00DA0109" w:rsidP="00DA0109"/>
    <w:p w14:paraId="20A5CCED" w14:textId="77777777" w:rsidR="00DA0109" w:rsidRDefault="00DA0109" w:rsidP="00DA0109">
      <w:r>
        <w:rPr>
          <w:rFonts w:hint="eastAsia"/>
        </w:rPr>
        <w:t>经过上述处理之后的流量片段数据可以用下面的公式表示：</w:t>
      </w:r>
    </w:p>
    <w:p w14:paraId="13B354A0" w14:textId="77777777" w:rsidR="00DA0109" w:rsidRPr="00454A5B" w:rsidRDefault="00DA0109" w:rsidP="00DA0109">
      <w:pPr>
        <w:tabs>
          <w:tab w:val="center" w:pos="4156"/>
          <w:tab w:val="right" w:pos="10110"/>
        </w:tabs>
      </w:pPr>
      <w:r>
        <w:tab/>
      </w:r>
      <m:oMath>
        <m:r>
          <w:rPr>
            <w:rFonts w:ascii="Cambria Math" w:hAnsi="Cambria Math"/>
          </w:rPr>
          <m:t>flow</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1)</w:t>
      </w:r>
    </w:p>
    <w:p w14:paraId="61C23E43" w14:textId="77777777" w:rsidR="00DA0109" w:rsidRPr="0076518B" w:rsidRDefault="00DA0109" w:rsidP="00DA0109">
      <w:r>
        <w:rPr>
          <w:rFonts w:hint="eastAsia"/>
        </w:rPr>
        <w:t>睡眠呼吸暂停事件的定义是信号峰值比上一次事件的基线下降超过9</w:t>
      </w:r>
      <w:r>
        <w:t>0</w:t>
      </w:r>
      <w:r>
        <w:rPr>
          <w:rFonts w:hint="eastAsia"/>
        </w:rPr>
        <w:t>%并且持续超过1</w:t>
      </w:r>
      <w:r>
        <w:t>0</w:t>
      </w:r>
      <w:r>
        <w:rPr>
          <w:rFonts w:hint="eastAsia"/>
        </w:rPr>
        <w:t>s钟，</w:t>
      </w:r>
      <w:proofErr w:type="gramStart"/>
      <w:r>
        <w:rPr>
          <w:rFonts w:hint="eastAsia"/>
        </w:rPr>
        <w:t>呼吸低</w:t>
      </w:r>
      <w:proofErr w:type="gramEnd"/>
      <w:r>
        <w:rPr>
          <w:rFonts w:hint="eastAsia"/>
        </w:rPr>
        <w:t>通气事件的定义是信号峰值比上一次事件的基线下降超过3</w:t>
      </w:r>
      <w:r>
        <w:t>0</w:t>
      </w:r>
      <w:r>
        <w:rPr>
          <w:rFonts w:hint="eastAsia"/>
        </w:rPr>
        <w:t>%并且持续超过1</w:t>
      </w:r>
      <w:r>
        <w:t>0</w:t>
      </w:r>
      <w:r>
        <w:rPr>
          <w:rFonts w:hint="eastAsia"/>
        </w:rPr>
        <w:t>s钟并且伴随着血氧下降超过3%或者觉醒。根据上述定义，流量基线与血氧基线计算公式如下，</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片段数据：</w:t>
      </w:r>
    </w:p>
    <w:p w14:paraId="73DB7CC2"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flow</m:t>
        </m:r>
        <m:d>
          <m:dPr>
            <m:ctrlPr>
              <w:rPr>
                <w:rFonts w:ascii="Cambria Math" w:hAnsi="Cambria Math"/>
                <w:i/>
              </w:rPr>
            </m:ctrlPr>
          </m:dPr>
          <m:e>
            <m:r>
              <w:rPr>
                <w:rFonts w:ascii="Cambria Math" w:hAnsi="Cambria Math"/>
              </w:rPr>
              <m:t>i-30:i</m:t>
            </m:r>
          </m:e>
        </m:d>
        <m:r>
          <w:rPr>
            <w:rFonts w:ascii="Cambria Math" w:hAnsi="Cambria Math"/>
          </w:rPr>
          <m:t>]</m:t>
        </m:r>
      </m:oMath>
      <w:r>
        <w:tab/>
        <w:t>(1)</w:t>
      </w:r>
    </w:p>
    <w:p w14:paraId="464E184F"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i-30:i</m:t>
            </m:r>
          </m:e>
        </m:d>
        <m:r>
          <w:rPr>
            <w:rFonts w:ascii="Cambria Math" w:hAnsi="Cambria Math"/>
          </w:rPr>
          <m:t>]</m:t>
        </m:r>
      </m:oMath>
      <w:r>
        <w:tab/>
        <w:t>(2)</w:t>
      </w:r>
    </w:p>
    <w:p w14:paraId="3D077607" w14:textId="77777777" w:rsidR="00DA0109" w:rsidRDefault="00DA0109" w:rsidP="00DA0109">
      <w:pPr>
        <w:tabs>
          <w:tab w:val="center" w:pos="4156"/>
          <w:tab w:val="right" w:pos="10110"/>
        </w:tabs>
      </w:pPr>
      <w:proofErr w:type="gramStart"/>
      <w:r>
        <w:rPr>
          <w:rFonts w:hint="eastAsia"/>
        </w:rPr>
        <w:t>呼吸低</w:t>
      </w:r>
      <w:proofErr w:type="gramEnd"/>
      <w:r>
        <w:rPr>
          <w:rFonts w:hint="eastAsia"/>
        </w:rPr>
        <w:t>通气阈值计算公式如下：</w:t>
      </w:r>
    </w:p>
    <w:p w14:paraId="6247B086"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0.7</m:t>
        </m:r>
      </m:oMath>
      <w:r>
        <w:tab/>
        <w:t>(3)</w:t>
      </w:r>
    </w:p>
    <w:p w14:paraId="734BF78B" w14:textId="77777777" w:rsidR="00DA0109" w:rsidRDefault="00DA0109" w:rsidP="00DA0109">
      <w:pPr>
        <w:tabs>
          <w:tab w:val="center" w:pos="4156"/>
          <w:tab w:val="right" w:pos="10110"/>
        </w:tabs>
      </w:pPr>
      <w:r>
        <w:rPr>
          <w:rFonts w:hint="eastAsia"/>
        </w:rPr>
        <w:t>呼吸暂停阈值计算公式如下:</w:t>
      </w:r>
    </w:p>
    <w:p w14:paraId="44647ACB"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3</m:t>
        </m:r>
      </m:oMath>
      <w:r>
        <w:tab/>
        <w:t>(4)</w:t>
      </w:r>
    </w:p>
    <w:p w14:paraId="5DC79BC8" w14:textId="77777777" w:rsidR="00DA0109" w:rsidRDefault="00DA0109" w:rsidP="00DA0109">
      <w:pPr>
        <w:tabs>
          <w:tab w:val="center" w:pos="4156"/>
          <w:tab w:val="right" w:pos="10110"/>
        </w:tabs>
      </w:pPr>
      <w:r>
        <w:rPr>
          <w:rFonts w:hint="eastAsia"/>
        </w:rPr>
        <w:t>正常呼吸阈值计算公式如下：</w:t>
      </w:r>
    </w:p>
    <w:p w14:paraId="4DB01FEC"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nor</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85</m:t>
        </m:r>
      </m:oMath>
      <w:r>
        <w:tab/>
        <w:t>(5)</w:t>
      </w:r>
    </w:p>
    <w:p w14:paraId="78C57985" w14:textId="77777777" w:rsidR="00DA0109" w:rsidRDefault="00DA0109" w:rsidP="00DA0109">
      <w:pPr>
        <w:tabs>
          <w:tab w:val="center" w:pos="4156"/>
          <w:tab w:val="right" w:pos="10110"/>
        </w:tabs>
      </w:pPr>
      <w:r>
        <w:rPr>
          <w:rFonts w:hint="eastAsia"/>
        </w:rPr>
        <w:t>血氧欠饱和阈值计算公式如下：</w:t>
      </w:r>
    </w:p>
    <w:p w14:paraId="4AD3ECE2" w14:textId="77777777" w:rsidR="00DA0109" w:rsidRDefault="00DA0109" w:rsidP="00DA0109">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 xml:space="preserve">(i)= </m:t>
        </m:r>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98</m:t>
        </m:r>
      </m:oMath>
      <w:r>
        <w:tab/>
        <w:t>(6)</w:t>
      </w:r>
    </w:p>
    <w:p w14:paraId="3F3386D3" w14:textId="77777777" w:rsidR="00DA0109" w:rsidRDefault="00DA0109" w:rsidP="00DA0109">
      <w:r>
        <w:rPr>
          <w:rFonts w:hint="eastAsia"/>
        </w:rPr>
        <w:t>第k</w:t>
      </w:r>
      <w:proofErr w:type="gramStart"/>
      <w:r>
        <w:rPr>
          <w:rFonts w:hint="eastAsia"/>
        </w:rPr>
        <w:t>个</w:t>
      </w:r>
      <w:proofErr w:type="gramEnd"/>
      <w:r>
        <w:t>60</w:t>
      </w:r>
      <w:r>
        <w:rPr>
          <w:rFonts w:hint="eastAsia"/>
        </w:rPr>
        <w:t>s窗口数据特征集</w:t>
      </w:r>
    </w:p>
    <w:p w14:paraId="36C815A2" w14:textId="77777777" w:rsidR="00DA0109" w:rsidRDefault="00DA0109" w:rsidP="00DA0109">
      <w:pPr>
        <w:pStyle w:val="a8"/>
        <w:numPr>
          <w:ilvl w:val="0"/>
          <w:numId w:val="1"/>
        </w:numPr>
        <w:ind w:firstLineChars="0"/>
      </w:pPr>
      <w:r>
        <w:rPr>
          <w:rFonts w:hint="eastAsia"/>
        </w:rPr>
        <w:lastRenderedPageBreak/>
        <w:t>血氧低于9</w:t>
      </w:r>
      <w:r>
        <w:t>1</w:t>
      </w:r>
      <w:r>
        <w:rPr>
          <w:rFonts w:hint="eastAsia"/>
        </w:rPr>
        <w:t>的时长</w:t>
      </w:r>
    </w:p>
    <w:p w14:paraId="34F2BE8B" w14:textId="77777777" w:rsidR="00DA0109" w:rsidRDefault="00DA0109" w:rsidP="00DA0109">
      <w:pPr>
        <w:pStyle w:val="a8"/>
        <w:ind w:left="360" w:firstLineChars="0" w:firstLine="0"/>
      </w:pPr>
      <w:r>
        <w:rPr>
          <w:rFonts w:hint="eastAsia"/>
        </w:rPr>
        <w:t>当前数据片段内血氧低于9</w:t>
      </w:r>
      <w:r>
        <w:t>1</w:t>
      </w:r>
      <w:r>
        <w:rPr>
          <w:rFonts w:hint="eastAsia"/>
        </w:rPr>
        <w:t>%的总的数据长度</w:t>
      </w:r>
    </w:p>
    <w:p w14:paraId="5F84BA67" w14:textId="77777777" w:rsidR="00DA0109" w:rsidRDefault="00DA0109" w:rsidP="00DA0109">
      <w:pPr>
        <w:pStyle w:val="a8"/>
        <w:numPr>
          <w:ilvl w:val="0"/>
          <w:numId w:val="1"/>
        </w:numPr>
        <w:ind w:firstLineChars="0"/>
      </w:pPr>
      <w:r>
        <w:rPr>
          <w:rFonts w:hint="eastAsia"/>
        </w:rPr>
        <w:t>呼吸暂停次数</w:t>
      </w:r>
    </w:p>
    <w:p w14:paraId="01EFEE71" w14:textId="77777777" w:rsidR="00DA0109"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oMath>
      <w:r>
        <w:rPr>
          <w:rFonts w:hint="eastAsia"/>
        </w:rPr>
        <w:t>的总的呼吸次数</w:t>
      </w:r>
    </w:p>
    <w:p w14:paraId="6C9B238A" w14:textId="77777777" w:rsidR="00DA0109" w:rsidRDefault="00DA0109" w:rsidP="00DA0109">
      <w:pPr>
        <w:pStyle w:val="a8"/>
        <w:numPr>
          <w:ilvl w:val="0"/>
          <w:numId w:val="1"/>
        </w:numPr>
        <w:ind w:firstLineChars="0"/>
      </w:pPr>
      <w:r>
        <w:rPr>
          <w:rFonts w:hint="eastAsia"/>
        </w:rPr>
        <w:t>呼吸暂停与低通气次数</w:t>
      </w:r>
    </w:p>
    <w:p w14:paraId="16AF51B6" w14:textId="77777777" w:rsidR="00DA0109"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总的呼吸次数</w:t>
      </w:r>
    </w:p>
    <w:p w14:paraId="5EDE5ECD" w14:textId="77777777" w:rsidR="00DA0109" w:rsidRDefault="00DA0109" w:rsidP="00DA0109">
      <w:pPr>
        <w:pStyle w:val="a8"/>
        <w:numPr>
          <w:ilvl w:val="0"/>
          <w:numId w:val="1"/>
        </w:numPr>
        <w:ind w:firstLineChars="0"/>
      </w:pPr>
      <w:r>
        <w:rPr>
          <w:rFonts w:hint="eastAsia"/>
        </w:rPr>
        <w:t>呼吸暂停与低通气次数所占比重</w:t>
      </w:r>
    </w:p>
    <w:p w14:paraId="13E7B458" w14:textId="77777777" w:rsidR="00DA0109" w:rsidRPr="0076518B"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3AFE4D97" w14:textId="77777777" w:rsidR="00DA0109" w:rsidRDefault="00DA0109" w:rsidP="00DA0109">
      <w:pPr>
        <w:pStyle w:val="a8"/>
        <w:numPr>
          <w:ilvl w:val="0"/>
          <w:numId w:val="1"/>
        </w:numPr>
        <w:ind w:firstLineChars="0"/>
      </w:pPr>
      <w:r>
        <w:rPr>
          <w:rFonts w:hint="eastAsia"/>
        </w:rPr>
        <w:t>血氧欠饱和时长</w:t>
      </w:r>
    </w:p>
    <w:p w14:paraId="48F3677B" w14:textId="77777777" w:rsidR="00DA0109" w:rsidRDefault="00DA0109" w:rsidP="00DA0109">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i)</m:t>
        </m:r>
      </m:oMath>
      <w:r>
        <w:rPr>
          <w:rFonts w:hint="eastAsia"/>
        </w:rPr>
        <w:t>的总的数据长度</w:t>
      </w:r>
    </w:p>
    <w:p w14:paraId="3CD5BA6B" w14:textId="77777777" w:rsidR="00DA0109" w:rsidRDefault="00DA0109" w:rsidP="00DA0109">
      <w:pPr>
        <w:pStyle w:val="a8"/>
        <w:numPr>
          <w:ilvl w:val="0"/>
          <w:numId w:val="1"/>
        </w:numPr>
        <w:ind w:firstLineChars="0"/>
      </w:pPr>
      <w:r>
        <w:rPr>
          <w:rFonts w:hint="eastAsia"/>
        </w:rPr>
        <w:t>血氧下降水平</w:t>
      </w:r>
    </w:p>
    <w:p w14:paraId="6E5D6173" w14:textId="77777777" w:rsidR="00DA0109" w:rsidRDefault="00DA0109" w:rsidP="00DA0109">
      <w:pPr>
        <w:pStyle w:val="a8"/>
        <w:tabs>
          <w:tab w:val="left" w:pos="4156"/>
          <w:tab w:val="right" w:pos="10110"/>
        </w:tabs>
        <w:ind w:left="357" w:firstLineChars="0" w:firstLine="483"/>
      </w:pPr>
      <m:oMathPara>
        <m:oMath>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微软雅黑" w:eastAsia="微软雅黑" w:hAnsi="微软雅黑" w:cs="微软雅黑" w:hint="eastAsia"/>
            </w:rPr>
            <m:t>-</m:t>
          </m:r>
          <m:r>
            <w:rPr>
              <w:rFonts w:ascii="Cambria Math" w:hAnsi="Cambria Math" w:hint="eastAsia"/>
            </w:rPr>
            <m:t>mean</m:t>
          </m:r>
          <m:r>
            <w:rPr>
              <w:rFonts w:ascii="Cambria Math" w:hAnsi="Cambria Math"/>
            </w:rPr>
            <m:t>[sp</m:t>
          </m:r>
          <m:d>
            <m:dPr>
              <m:ctrlPr>
                <w:rPr>
                  <w:rFonts w:ascii="Cambria Math" w:hAnsi="Cambria Math"/>
                  <w:i/>
                </w:rPr>
              </m:ctrlPr>
            </m:dPr>
            <m:e>
              <m:r>
                <w:rPr>
                  <w:rFonts w:ascii="Cambria Math" w:hAnsi="Cambria Math"/>
                </w:rPr>
                <m:t>i</m:t>
              </m:r>
            </m:e>
          </m:d>
          <m:r>
            <w:rPr>
              <w:rFonts w:ascii="Cambria Math" w:hAnsi="Cambria Math"/>
            </w:rPr>
            <m:t>]</m:t>
          </m:r>
        </m:oMath>
      </m:oMathPara>
    </w:p>
    <w:p w14:paraId="0F707D07" w14:textId="77777777" w:rsidR="00DA0109" w:rsidRDefault="00DA0109" w:rsidP="00DA0109">
      <w:pPr>
        <w:pStyle w:val="a8"/>
        <w:numPr>
          <w:ilvl w:val="0"/>
          <w:numId w:val="1"/>
        </w:numPr>
        <w:ind w:firstLineChars="0"/>
      </w:pPr>
      <w:r>
        <w:rPr>
          <w:rFonts w:hint="eastAsia"/>
        </w:rPr>
        <w:t>血氧极差</w:t>
      </w:r>
    </w:p>
    <w:p w14:paraId="69793FF2" w14:textId="77777777" w:rsidR="00DA0109" w:rsidRDefault="00DA0109" w:rsidP="00DA0109">
      <w:pPr>
        <w:pStyle w:val="a8"/>
        <w:ind w:left="360" w:firstLineChars="0" w:firstLine="0"/>
      </w:pPr>
      <m:oMathPara>
        <m:oMath>
          <m:r>
            <w:rPr>
              <w:rFonts w:ascii="Cambria Math" w:hAnsi="Cambria Math"/>
            </w:rPr>
            <m:t>max[sp</m:t>
          </m:r>
          <m:d>
            <m:dPr>
              <m:ctrlPr>
                <w:rPr>
                  <w:rFonts w:ascii="Cambria Math" w:hAnsi="Cambria Math"/>
                  <w:i/>
                </w:rPr>
              </m:ctrlPr>
            </m:dPr>
            <m:e>
              <m:r>
                <w:rPr>
                  <w:rFonts w:ascii="Cambria Math" w:hAnsi="Cambria Math"/>
                </w:rPr>
                <m:t>i</m:t>
              </m:r>
            </m:e>
          </m:d>
          <m:r>
            <w:rPr>
              <w:rFonts w:ascii="Cambria Math" w:hAnsi="Cambria Math"/>
            </w:rPr>
            <m:t>]</m:t>
          </m:r>
          <m:r>
            <w:rPr>
              <w:rFonts w:ascii="微软雅黑" w:eastAsia="微软雅黑" w:hAnsi="微软雅黑" w:cs="微软雅黑" w:hint="eastAsia"/>
            </w:rPr>
            <m:t>-</m:t>
          </m:r>
          <m:r>
            <w:rPr>
              <w:rFonts w:ascii="Cambria Math" w:hAnsi="Cambria Math"/>
            </w:rPr>
            <m:t>min[sp</m:t>
          </m:r>
          <m:d>
            <m:dPr>
              <m:ctrlPr>
                <w:rPr>
                  <w:rFonts w:ascii="Cambria Math" w:hAnsi="Cambria Math"/>
                  <w:i/>
                </w:rPr>
              </m:ctrlPr>
            </m:dPr>
            <m:e>
              <m:r>
                <w:rPr>
                  <w:rFonts w:ascii="Cambria Math" w:hAnsi="Cambria Math"/>
                </w:rPr>
                <m:t>i</m:t>
              </m:r>
            </m:e>
          </m:d>
          <m:r>
            <w:rPr>
              <w:rFonts w:ascii="Cambria Math" w:hAnsi="Cambria Math"/>
            </w:rPr>
            <m:t>]</m:t>
          </m:r>
        </m:oMath>
      </m:oMathPara>
    </w:p>
    <w:p w14:paraId="6B970EEA" w14:textId="77777777" w:rsidR="00DA0109" w:rsidRDefault="00DA0109" w:rsidP="00DA0109">
      <w:pPr>
        <w:pStyle w:val="a8"/>
        <w:numPr>
          <w:ilvl w:val="0"/>
          <w:numId w:val="1"/>
        </w:numPr>
        <w:ind w:firstLineChars="0"/>
      </w:pPr>
      <w:r>
        <w:rPr>
          <w:rFonts w:hint="eastAsia"/>
        </w:rPr>
        <w:t>血氧标准差</w:t>
      </w:r>
    </w:p>
    <w:p w14:paraId="1D240558" w14:textId="77777777" w:rsidR="00DA0109" w:rsidRDefault="00DA0109" w:rsidP="00DA0109">
      <w:pPr>
        <w:pStyle w:val="a8"/>
        <w:ind w:left="360" w:firstLineChars="0" w:firstLine="0"/>
      </w:pPr>
      <w:r>
        <w:rPr>
          <w:rFonts w:hint="eastAsia"/>
        </w:rPr>
        <w:t>当前数据片段的血氧标准差</w:t>
      </w:r>
    </w:p>
    <w:p w14:paraId="09EDCED3" w14:textId="77777777" w:rsidR="00DA0109" w:rsidRDefault="00DA0109" w:rsidP="00DA0109">
      <w:r>
        <w:rPr>
          <w:rFonts w:hint="eastAsia"/>
        </w:rPr>
        <w:t>第k</w:t>
      </w:r>
      <w:proofErr w:type="gramStart"/>
      <w:r>
        <w:rPr>
          <w:rFonts w:hint="eastAsia"/>
        </w:rPr>
        <w:t>个</w:t>
      </w:r>
      <w:proofErr w:type="gramEnd"/>
      <w:r>
        <w:rPr>
          <w:rFonts w:hint="eastAsia"/>
        </w:rPr>
        <w:t>1</w:t>
      </w:r>
      <w:r>
        <w:t>0</w:t>
      </w:r>
      <w:r>
        <w:rPr>
          <w:rFonts w:hint="eastAsia"/>
        </w:rPr>
        <w:t>s窗口数据特征集</w:t>
      </w:r>
    </w:p>
    <w:p w14:paraId="03241D91" w14:textId="77777777" w:rsidR="00DA0109" w:rsidRDefault="00DA0109" w:rsidP="00DA0109">
      <w:pPr>
        <w:pStyle w:val="a8"/>
        <w:numPr>
          <w:ilvl w:val="0"/>
          <w:numId w:val="2"/>
        </w:numPr>
        <w:ind w:firstLineChars="0"/>
      </w:pPr>
      <w:r>
        <w:rPr>
          <w:rFonts w:hint="eastAsia"/>
        </w:rPr>
        <w:t>呼吸暂停次数</w:t>
      </w:r>
    </w:p>
    <w:p w14:paraId="1B8EFDE6" w14:textId="77777777" w:rsidR="00DA0109" w:rsidRDefault="00DA0109" w:rsidP="00DA0109">
      <w:pPr>
        <w:pStyle w:val="a8"/>
        <w:numPr>
          <w:ilvl w:val="0"/>
          <w:numId w:val="2"/>
        </w:numPr>
        <w:ind w:firstLineChars="0"/>
      </w:pPr>
      <w:r>
        <w:rPr>
          <w:rFonts w:hint="eastAsia"/>
        </w:rPr>
        <w:t>平均通气量</w:t>
      </w:r>
    </w:p>
    <w:p w14:paraId="57AF1934" w14:textId="77777777" w:rsidR="00DA0109" w:rsidRDefault="00DA0109" w:rsidP="00DA0109">
      <w:pPr>
        <w:pStyle w:val="a8"/>
        <w:ind w:left="36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mean</m:t>
              </m:r>
            </m:sub>
          </m:sSub>
          <m:d>
            <m:dPr>
              <m:ctrlPr>
                <w:rPr>
                  <w:rFonts w:ascii="Cambria Math" w:hAnsi="Cambria Math"/>
                  <w:i/>
                </w:rPr>
              </m:ctrlPr>
            </m:dPr>
            <m:e>
              <m:r>
                <w:rPr>
                  <w:rFonts w:ascii="Cambria Math" w:hAnsi="Cambria Math"/>
                </w:rPr>
                <m:t>i</m:t>
              </m:r>
            </m:e>
          </m:d>
          <m:r>
            <w:rPr>
              <w:rFonts w:ascii="Cambria Math" w:hAnsi="Cambria Math"/>
            </w:rPr>
            <m:t>=mean[flow</m:t>
          </m:r>
          <m:d>
            <m:dPr>
              <m:ctrlPr>
                <w:rPr>
                  <w:rFonts w:ascii="Cambria Math" w:hAnsi="Cambria Math"/>
                  <w:i/>
                </w:rPr>
              </m:ctrlPr>
            </m:dPr>
            <m:e>
              <m:r>
                <w:rPr>
                  <w:rFonts w:ascii="Cambria Math" w:hAnsi="Cambria Math"/>
                </w:rPr>
                <m:t>i</m:t>
              </m:r>
            </m:e>
          </m:d>
          <m:r>
            <w:rPr>
              <w:rFonts w:ascii="Cambria Math" w:hAnsi="Cambria Math"/>
            </w:rPr>
            <m:t>]</m:t>
          </m:r>
        </m:oMath>
      </m:oMathPara>
    </w:p>
    <w:p w14:paraId="7366B6A8" w14:textId="77777777" w:rsidR="00DA0109" w:rsidRDefault="00DA0109" w:rsidP="00DA0109">
      <w:pPr>
        <w:pStyle w:val="a8"/>
        <w:numPr>
          <w:ilvl w:val="0"/>
          <w:numId w:val="2"/>
        </w:numPr>
        <w:ind w:firstLineChars="0"/>
      </w:pPr>
      <w:r>
        <w:rPr>
          <w:rFonts w:hint="eastAsia"/>
        </w:rPr>
        <w:t>正常呼吸次数所占比例</w:t>
      </w:r>
    </w:p>
    <w:p w14:paraId="467A31E8" w14:textId="77777777" w:rsidR="00DA0109" w:rsidRPr="00454A5B" w:rsidRDefault="00DA0109" w:rsidP="00DA0109">
      <w:pPr>
        <w:pStyle w:val="a8"/>
        <w:ind w:left="360" w:firstLineChars="0" w:firstLine="0"/>
      </w:pPr>
      <w:r>
        <w:rPr>
          <w:rFonts w:hint="eastAsia"/>
        </w:rPr>
        <w:t>当前数据片段内高于</w:t>
      </w:r>
      <m:oMath>
        <m:sSub>
          <m:sSubPr>
            <m:ctrlPr>
              <w:rPr>
                <w:rFonts w:ascii="Cambria Math" w:hAnsi="Cambria Math"/>
              </w:rPr>
            </m:ctrlPr>
          </m:sSubPr>
          <m:e>
            <m:r>
              <w:rPr>
                <w:rFonts w:ascii="Cambria Math" w:hAnsi="Cambria Math"/>
              </w:rPr>
              <m:t>f</m:t>
            </m:r>
          </m:e>
          <m:sub>
            <m:r>
              <w:rPr>
                <w:rFonts w:ascii="Cambria Math" w:hAnsi="Cambria Math"/>
              </w:rPr>
              <m:t>th</m:t>
            </m:r>
            <m:r>
              <w:rPr>
                <w:rFonts w:ascii="Cambria Math" w:hAnsi="Cambria Math" w:hint="eastAsia"/>
              </w:rPr>
              <m:t>nor</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58D97A41" w14:textId="77777777" w:rsidR="00DA0109" w:rsidRDefault="00DA0109" w:rsidP="00DA0109">
      <w:pPr>
        <w:pStyle w:val="a8"/>
        <w:numPr>
          <w:ilvl w:val="0"/>
          <w:numId w:val="2"/>
        </w:numPr>
        <w:ind w:firstLineChars="0"/>
      </w:pPr>
      <w:r>
        <w:rPr>
          <w:rFonts w:hint="eastAsia"/>
        </w:rPr>
        <w:t>呼吸暂停与低通气次数</w:t>
      </w:r>
    </w:p>
    <w:p w14:paraId="2A33FBD0" w14:textId="77777777" w:rsidR="00DA0109" w:rsidRDefault="00DA0109" w:rsidP="00DA0109">
      <w:pPr>
        <w:pStyle w:val="a8"/>
        <w:numPr>
          <w:ilvl w:val="0"/>
          <w:numId w:val="2"/>
        </w:numPr>
        <w:ind w:firstLineChars="0"/>
      </w:pPr>
      <w:r>
        <w:rPr>
          <w:rFonts w:hint="eastAsia"/>
        </w:rPr>
        <w:t>血氧欠饱和时长</w:t>
      </w:r>
    </w:p>
    <w:p w14:paraId="27501921" w14:textId="77777777" w:rsidR="00DA0109" w:rsidRDefault="00DA0109" w:rsidP="00DA0109">
      <w:pPr>
        <w:pStyle w:val="a8"/>
        <w:numPr>
          <w:ilvl w:val="0"/>
          <w:numId w:val="2"/>
        </w:numPr>
        <w:ind w:firstLineChars="0"/>
      </w:pPr>
      <w:r>
        <w:rPr>
          <w:rFonts w:hint="eastAsia"/>
        </w:rPr>
        <w:t>呼吸暂停与低通气次数所占比重</w:t>
      </w:r>
    </w:p>
    <w:p w14:paraId="46E0D42A" w14:textId="77777777" w:rsidR="00DA0109" w:rsidRDefault="00DA0109" w:rsidP="00DA0109">
      <w:pPr>
        <w:pStyle w:val="a8"/>
        <w:numPr>
          <w:ilvl w:val="0"/>
          <w:numId w:val="2"/>
        </w:numPr>
        <w:ind w:firstLineChars="0"/>
      </w:pPr>
      <w:r>
        <w:rPr>
          <w:rFonts w:hint="eastAsia"/>
        </w:rPr>
        <w:t>血氧下降水平</w:t>
      </w:r>
    </w:p>
    <w:p w14:paraId="23203DBE" w14:textId="628FC3DE" w:rsidR="00DA0109" w:rsidRDefault="00DA0109" w:rsidP="00DA0109">
      <w:pPr>
        <w:tabs>
          <w:tab w:val="center" w:pos="4156"/>
          <w:tab w:val="right" w:pos="10109"/>
        </w:tabs>
        <w:rPr>
          <w:b/>
        </w:rPr>
      </w:pPr>
      <w:r w:rsidRPr="00DA0109">
        <w:rPr>
          <w:b/>
        </w:rPr>
        <w:t>2</w:t>
      </w:r>
      <w:r w:rsidRPr="00DA0109">
        <w:rPr>
          <w:rFonts w:hint="eastAsia"/>
          <w:b/>
        </w:rPr>
        <w:t>.</w:t>
      </w:r>
      <w:r>
        <w:rPr>
          <w:b/>
        </w:rPr>
        <w:t>4</w:t>
      </w:r>
      <w:r w:rsidRPr="00DA0109">
        <w:rPr>
          <w:b/>
        </w:rPr>
        <w:t xml:space="preserve"> </w:t>
      </w:r>
      <w:r>
        <w:rPr>
          <w:rFonts w:hint="eastAsia"/>
          <w:b/>
        </w:rPr>
        <w:t>级联分类器设计</w:t>
      </w:r>
    </w:p>
    <w:p w14:paraId="4059F5DD" w14:textId="2C44AA40" w:rsidR="00DA0109" w:rsidRPr="00DA0109" w:rsidRDefault="00DA0109" w:rsidP="00DA0109">
      <w:pPr>
        <w:tabs>
          <w:tab w:val="center" w:pos="4156"/>
          <w:tab w:val="right" w:pos="10109"/>
        </w:tabs>
        <w:rPr>
          <w:rFonts w:hint="eastAsia"/>
          <w:b/>
        </w:rPr>
      </w:pPr>
      <w:r>
        <w:rPr>
          <w:rFonts w:hint="eastAsia"/>
          <w:b/>
        </w:rPr>
        <w:t>2.</w:t>
      </w:r>
      <w:r>
        <w:rPr>
          <w:b/>
        </w:rPr>
        <w:t xml:space="preserve">5 </w:t>
      </w:r>
      <w:r>
        <w:rPr>
          <w:rFonts w:hint="eastAsia"/>
          <w:b/>
        </w:rPr>
        <w:t>事件检测器设计</w:t>
      </w:r>
    </w:p>
    <w:p w14:paraId="14849C6B" w14:textId="77777777" w:rsidR="00DA0109" w:rsidRPr="00DA0109" w:rsidRDefault="00DA0109" w:rsidP="00B715AC">
      <w:pPr>
        <w:tabs>
          <w:tab w:val="center" w:pos="4156"/>
          <w:tab w:val="right" w:pos="10109"/>
        </w:tabs>
        <w:rPr>
          <w:rFonts w:hint="eastAsia"/>
        </w:rPr>
      </w:pPr>
    </w:p>
    <w:p w14:paraId="266BA595" w14:textId="49EC777F" w:rsidR="005A6E72" w:rsidRPr="00B715AC" w:rsidRDefault="00B715AC" w:rsidP="00B715AC">
      <w:pPr>
        <w:tabs>
          <w:tab w:val="center" w:pos="4156"/>
          <w:tab w:val="right" w:pos="10120"/>
        </w:tabs>
        <w:jc w:val="center"/>
        <w:rPr>
          <w:i/>
        </w:rPr>
      </w:pPr>
      <w:r>
        <w:rPr>
          <w:i/>
        </w:rPr>
        <w:tab/>
      </w:r>
      <w:r>
        <w:rPr>
          <w:i/>
        </w:rPr>
        <w:tab/>
      </w:r>
      <w:r>
        <w:rPr>
          <w:i/>
        </w:rPr>
        <w:tab/>
      </w:r>
      <w:r>
        <w:rPr>
          <w:i/>
        </w:rPr>
        <w:tab/>
      </w:r>
      <w:r w:rsidR="005A6E72">
        <w:br w:type="page"/>
      </w:r>
    </w:p>
    <w:p w14:paraId="1F9CA686" w14:textId="77777777" w:rsidR="00541FB4" w:rsidRDefault="00541FB4" w:rsidP="00190571"/>
    <w:p w14:paraId="2A429FA6" w14:textId="77777777" w:rsidR="00541FB4" w:rsidRDefault="00541FB4" w:rsidP="00190571"/>
    <w:p w14:paraId="64B02E80" w14:textId="77777777" w:rsidR="00E405BB" w:rsidRPr="00E405BB" w:rsidRDefault="00541FB4" w:rsidP="00E405BB">
      <w:pPr>
        <w:pStyle w:val="EndNoteBibliography"/>
        <w:ind w:left="720" w:hanging="720"/>
      </w:pPr>
      <w:r>
        <w:fldChar w:fldCharType="begin"/>
      </w:r>
      <w:r>
        <w:instrText xml:space="preserve"> ADDIN EN.REFLIST </w:instrText>
      </w:r>
      <w:r>
        <w:fldChar w:fldCharType="separate"/>
      </w:r>
      <w:r w:rsidR="00E405BB" w:rsidRPr="00E405BB">
        <w:t>[1]</w:t>
      </w:r>
      <w:r w:rsidR="00E405BB" w:rsidRPr="00E405BB">
        <w:tab/>
        <w:t>R. Berry</w:t>
      </w:r>
      <w:r w:rsidR="00E405BB" w:rsidRPr="00E405BB">
        <w:rPr>
          <w:i/>
        </w:rPr>
        <w:t xml:space="preserve"> et al.</w:t>
      </w:r>
      <w:r w:rsidR="00E405BB" w:rsidRPr="00E405BB">
        <w:t xml:space="preserve">, "Rules for scoring respiratory events in sleep: update of the 2007 AASM Manual for the Scoring of Sleep and Associated Events. Deliberations of the Sleep Apnea Definitions Task Force of the American Academy of Sleep Medicine," (in eng), </w:t>
      </w:r>
      <w:r w:rsidR="00E405BB" w:rsidRPr="00E405BB">
        <w:rPr>
          <w:i/>
        </w:rPr>
        <w:t xml:space="preserve">J Clin Sleep Med, </w:t>
      </w:r>
      <w:r w:rsidR="00E405BB" w:rsidRPr="00E405BB">
        <w:t>vol. 8, no. 5, pp. 597-619, 2012.</w:t>
      </w:r>
    </w:p>
    <w:p w14:paraId="153F5F53" w14:textId="77777777" w:rsidR="00E405BB" w:rsidRPr="00E405BB" w:rsidRDefault="00E405BB" w:rsidP="00E405BB">
      <w:pPr>
        <w:pStyle w:val="EndNoteBibliography"/>
        <w:ind w:left="720" w:hanging="720"/>
      </w:pPr>
      <w:r w:rsidRPr="00E405BB">
        <w:t>[2]</w:t>
      </w:r>
      <w:r w:rsidRPr="00E405BB">
        <w:tab/>
        <w:t>D. W. Jung</w:t>
      </w:r>
      <w:r w:rsidRPr="00E405BB">
        <w:rPr>
          <w:i/>
        </w:rPr>
        <w:t xml:space="preserve"> et al.</w:t>
      </w:r>
      <w:r w:rsidRPr="00E405BB">
        <w:t xml:space="preserve">, "Real-Time Automatic Apneic Event Detection Using Nocturnal Pulse Oximetry," (in English), </w:t>
      </w:r>
      <w:r w:rsidRPr="00E405BB">
        <w:rPr>
          <w:i/>
        </w:rPr>
        <w:t xml:space="preserve">Ieee Transactions on Biomedical Engineering, </w:t>
      </w:r>
      <w:r w:rsidRPr="00E405BB">
        <w:t>Article vol. 65, no. 3, pp. 706-712, Mar 2018.</w:t>
      </w:r>
    </w:p>
    <w:p w14:paraId="7F7082DE" w14:textId="77777777" w:rsidR="00E405BB" w:rsidRPr="00E405BB" w:rsidRDefault="00E405BB" w:rsidP="00E405BB">
      <w:pPr>
        <w:pStyle w:val="EndNoteBibliography"/>
        <w:ind w:left="720" w:hanging="720"/>
      </w:pPr>
      <w:r w:rsidRPr="00E405BB">
        <w:t>[3]</w:t>
      </w:r>
      <w:r w:rsidRPr="00E405BB">
        <w:tab/>
        <w:t xml:space="preserve">G. C. Gutierrez-Tobal, D. Alvarez, F. del Campo, and R. Hornero, "Utility of AdaBoost to Detect Sleep Apnea-Hypopnea Syndrome From Single-Channel Airflow," (in English), </w:t>
      </w:r>
      <w:r w:rsidRPr="00E405BB">
        <w:rPr>
          <w:i/>
        </w:rPr>
        <w:t xml:space="preserve">Ieee Transactions on Biomedical Engineering, </w:t>
      </w:r>
      <w:r w:rsidRPr="00E405BB">
        <w:t>Article vol. 63, no. 3, pp. 636-646, Mar 2016.</w:t>
      </w:r>
    </w:p>
    <w:p w14:paraId="78416D79" w14:textId="77777777" w:rsidR="00E405BB" w:rsidRPr="00E405BB" w:rsidRDefault="00E405BB" w:rsidP="00E405BB">
      <w:pPr>
        <w:pStyle w:val="EndNoteBibliography"/>
        <w:ind w:left="720" w:hanging="720"/>
      </w:pPr>
      <w:r w:rsidRPr="00E405BB">
        <w:t>[4]</w:t>
      </w:r>
      <w:r w:rsidRPr="00E405BB">
        <w:tab/>
        <w:t>S. H. Choi</w:t>
      </w:r>
      <w:r w:rsidRPr="00E405BB">
        <w:rPr>
          <w:i/>
        </w:rPr>
        <w:t xml:space="preserve"> et al.</w:t>
      </w:r>
      <w:r w:rsidRPr="00E405BB">
        <w:t xml:space="preserve">, "Real-time apnea-hypopnea event detection during sleep by convolutional neural networks," (in English), </w:t>
      </w:r>
      <w:r w:rsidRPr="00E405BB">
        <w:rPr>
          <w:i/>
        </w:rPr>
        <w:t xml:space="preserve">Computers in Biology and Medicine, </w:t>
      </w:r>
      <w:r w:rsidRPr="00E405BB">
        <w:t>Article vol. 100, pp. 123-131, Sep 2018.</w:t>
      </w:r>
    </w:p>
    <w:p w14:paraId="2D468C22" w14:textId="77777777" w:rsidR="00E405BB" w:rsidRPr="00E405BB" w:rsidRDefault="00E405BB" w:rsidP="00E405BB">
      <w:pPr>
        <w:pStyle w:val="EndNoteBibliography"/>
        <w:ind w:left="720" w:hanging="720"/>
      </w:pPr>
      <w:r w:rsidRPr="00E405BB">
        <w:t>[5]</w:t>
      </w:r>
      <w:r w:rsidRPr="00E405BB">
        <w:tab/>
        <w:t xml:space="preserve">A. Qureshi, R. D. Ballard, and H. S. Nelson, "Obstructive sleep apnea," </w:t>
      </w:r>
      <w:r w:rsidRPr="00E405BB">
        <w:rPr>
          <w:i/>
        </w:rPr>
        <w:t xml:space="preserve">Journal of Allergy and Clinical Immunology, </w:t>
      </w:r>
      <w:r w:rsidRPr="00E405BB">
        <w:t>vol. 112, no. 4, pp. 643-651, 2003/10/01/ 2003.</w:t>
      </w:r>
    </w:p>
    <w:p w14:paraId="3EE43AE5" w14:textId="77777777" w:rsidR="00E405BB" w:rsidRPr="00E405BB" w:rsidRDefault="00E405BB" w:rsidP="00E405BB">
      <w:pPr>
        <w:pStyle w:val="EndNoteBibliography"/>
        <w:ind w:left="720" w:hanging="720"/>
      </w:pPr>
      <w:r w:rsidRPr="00E405BB">
        <w:t>[6]</w:t>
      </w:r>
      <w:r w:rsidRPr="00E405BB">
        <w:tab/>
        <w:t xml:space="preserve">f. American academy of sleep medicine task, "Sleep-related breathing disorders in adults : recommendations for syndrome definition and measurement techniques in clinical research," </w:t>
      </w:r>
      <w:r w:rsidRPr="00E405BB">
        <w:rPr>
          <w:i/>
        </w:rPr>
        <w:t xml:space="preserve">Sleep, </w:t>
      </w:r>
      <w:r w:rsidRPr="00E405BB">
        <w:t>vol. 22, pp. 667-689, 1999 1999.</w:t>
      </w:r>
    </w:p>
    <w:p w14:paraId="7461679B" w14:textId="2E77A43B" w:rsidR="005F4BC4" w:rsidRPr="007F5C29" w:rsidRDefault="00541FB4" w:rsidP="00190571">
      <w:r>
        <w:fldChar w:fldCharType="end"/>
      </w:r>
    </w:p>
    <w:sectPr w:rsidR="005F4BC4" w:rsidRPr="007F5C29" w:rsidSect="00232AFF">
      <w:headerReference w:type="even" r:id="rId38"/>
      <w:headerReference w:type="default" r:id="rId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378C1A" w14:textId="77777777" w:rsidR="00116C5B" w:rsidRDefault="00116C5B" w:rsidP="00190571">
      <w:r>
        <w:separator/>
      </w:r>
    </w:p>
  </w:endnote>
  <w:endnote w:type="continuationSeparator" w:id="0">
    <w:p w14:paraId="4E6E4F70" w14:textId="77777777" w:rsidR="00116C5B" w:rsidRDefault="00116C5B"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51A8E" w14:textId="77777777" w:rsidR="00116C5B" w:rsidRDefault="00116C5B" w:rsidP="00190571">
      <w:r>
        <w:separator/>
      </w:r>
    </w:p>
  </w:footnote>
  <w:footnote w:type="continuationSeparator" w:id="0">
    <w:p w14:paraId="7994099C" w14:textId="77777777" w:rsidR="00116C5B" w:rsidRDefault="00116C5B"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265F62" w:rsidRDefault="00265F62"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265F62" w:rsidRDefault="00265F62"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3&lt;/item&gt;&lt;item&gt;4&lt;/item&gt;&lt;item&gt;5&lt;/item&gt;&lt;item&gt;6&lt;/item&gt;&lt;item&gt;7&lt;/item&gt;&lt;item&gt;8&lt;/item&gt;&lt;/record-ids&gt;&lt;/item&gt;&lt;/Libraries&gt;"/>
  </w:docVars>
  <w:rsids>
    <w:rsidRoot w:val="00486B06"/>
    <w:rsid w:val="00051643"/>
    <w:rsid w:val="000869E7"/>
    <w:rsid w:val="00097830"/>
    <w:rsid w:val="00097EB3"/>
    <w:rsid w:val="000A0AFB"/>
    <w:rsid w:val="000E1DC1"/>
    <w:rsid w:val="000E4D90"/>
    <w:rsid w:val="001113A8"/>
    <w:rsid w:val="00111F10"/>
    <w:rsid w:val="00113FEF"/>
    <w:rsid w:val="00114920"/>
    <w:rsid w:val="00116C5B"/>
    <w:rsid w:val="001322B6"/>
    <w:rsid w:val="00144BF9"/>
    <w:rsid w:val="00167EFE"/>
    <w:rsid w:val="00190571"/>
    <w:rsid w:val="001A0164"/>
    <w:rsid w:val="001B7270"/>
    <w:rsid w:val="001F08F5"/>
    <w:rsid w:val="002163EA"/>
    <w:rsid w:val="00220F57"/>
    <w:rsid w:val="00232AFF"/>
    <w:rsid w:val="00265F62"/>
    <w:rsid w:val="002F2C17"/>
    <w:rsid w:val="00300794"/>
    <w:rsid w:val="00324A3D"/>
    <w:rsid w:val="00337C3A"/>
    <w:rsid w:val="003662A5"/>
    <w:rsid w:val="00374503"/>
    <w:rsid w:val="003906B8"/>
    <w:rsid w:val="00395367"/>
    <w:rsid w:val="003D744B"/>
    <w:rsid w:val="00427429"/>
    <w:rsid w:val="004318E4"/>
    <w:rsid w:val="0043333E"/>
    <w:rsid w:val="00437B71"/>
    <w:rsid w:val="00462C8C"/>
    <w:rsid w:val="00484775"/>
    <w:rsid w:val="00486B06"/>
    <w:rsid w:val="00487D54"/>
    <w:rsid w:val="004B0E11"/>
    <w:rsid w:val="004B177D"/>
    <w:rsid w:val="004D4C96"/>
    <w:rsid w:val="004D662A"/>
    <w:rsid w:val="0050007B"/>
    <w:rsid w:val="005063DE"/>
    <w:rsid w:val="00531DF4"/>
    <w:rsid w:val="00541FB4"/>
    <w:rsid w:val="00557633"/>
    <w:rsid w:val="00565EF2"/>
    <w:rsid w:val="005A6E72"/>
    <w:rsid w:val="005B3CDD"/>
    <w:rsid w:val="005B47AC"/>
    <w:rsid w:val="005D720A"/>
    <w:rsid w:val="005F44F8"/>
    <w:rsid w:val="005F4BC4"/>
    <w:rsid w:val="00616325"/>
    <w:rsid w:val="00617B7E"/>
    <w:rsid w:val="006C557A"/>
    <w:rsid w:val="006D2402"/>
    <w:rsid w:val="006F3543"/>
    <w:rsid w:val="007565B5"/>
    <w:rsid w:val="0076489A"/>
    <w:rsid w:val="0077654E"/>
    <w:rsid w:val="00782C4B"/>
    <w:rsid w:val="007865FB"/>
    <w:rsid w:val="00794CAF"/>
    <w:rsid w:val="00795151"/>
    <w:rsid w:val="007C0442"/>
    <w:rsid w:val="007C610F"/>
    <w:rsid w:val="007D43EF"/>
    <w:rsid w:val="007E1F4C"/>
    <w:rsid w:val="007F31CB"/>
    <w:rsid w:val="007F5C29"/>
    <w:rsid w:val="008121F3"/>
    <w:rsid w:val="00821120"/>
    <w:rsid w:val="00831187"/>
    <w:rsid w:val="008A72A5"/>
    <w:rsid w:val="008D35A1"/>
    <w:rsid w:val="00900CED"/>
    <w:rsid w:val="00905601"/>
    <w:rsid w:val="00942252"/>
    <w:rsid w:val="009429DF"/>
    <w:rsid w:val="00966E5B"/>
    <w:rsid w:val="00983427"/>
    <w:rsid w:val="009A4DC1"/>
    <w:rsid w:val="009C2F86"/>
    <w:rsid w:val="00A20A15"/>
    <w:rsid w:val="00A20BB0"/>
    <w:rsid w:val="00A35A5C"/>
    <w:rsid w:val="00A462E2"/>
    <w:rsid w:val="00A514B3"/>
    <w:rsid w:val="00A530A6"/>
    <w:rsid w:val="00A637FA"/>
    <w:rsid w:val="00A86FEF"/>
    <w:rsid w:val="00A92B20"/>
    <w:rsid w:val="00B25C15"/>
    <w:rsid w:val="00B310EE"/>
    <w:rsid w:val="00B31362"/>
    <w:rsid w:val="00B44AAF"/>
    <w:rsid w:val="00B715AC"/>
    <w:rsid w:val="00B75B81"/>
    <w:rsid w:val="00B92E1C"/>
    <w:rsid w:val="00BB3EE8"/>
    <w:rsid w:val="00C12FF3"/>
    <w:rsid w:val="00C441C4"/>
    <w:rsid w:val="00C50811"/>
    <w:rsid w:val="00C53584"/>
    <w:rsid w:val="00C56709"/>
    <w:rsid w:val="00C64689"/>
    <w:rsid w:val="00CC51BA"/>
    <w:rsid w:val="00CC58D7"/>
    <w:rsid w:val="00CE4345"/>
    <w:rsid w:val="00CE7390"/>
    <w:rsid w:val="00CF7A8D"/>
    <w:rsid w:val="00D15480"/>
    <w:rsid w:val="00D404BD"/>
    <w:rsid w:val="00D52B8E"/>
    <w:rsid w:val="00D7594F"/>
    <w:rsid w:val="00D83ECB"/>
    <w:rsid w:val="00DA0109"/>
    <w:rsid w:val="00DB6333"/>
    <w:rsid w:val="00DD090E"/>
    <w:rsid w:val="00DD5B1E"/>
    <w:rsid w:val="00DE6193"/>
    <w:rsid w:val="00DF5855"/>
    <w:rsid w:val="00E201ED"/>
    <w:rsid w:val="00E26F72"/>
    <w:rsid w:val="00E405BB"/>
    <w:rsid w:val="00E67E6A"/>
    <w:rsid w:val="00E72C86"/>
    <w:rsid w:val="00E75FC4"/>
    <w:rsid w:val="00E85841"/>
    <w:rsid w:val="00E96E97"/>
    <w:rsid w:val="00EB2A2E"/>
    <w:rsid w:val="00EC148B"/>
    <w:rsid w:val="00ED582B"/>
    <w:rsid w:val="00EE244E"/>
    <w:rsid w:val="00EE591C"/>
    <w:rsid w:val="00EF1967"/>
    <w:rsid w:val="00F17AEC"/>
    <w:rsid w:val="00F2102D"/>
    <w:rsid w:val="00F405A2"/>
    <w:rsid w:val="00F4493B"/>
    <w:rsid w:val="00F635C1"/>
    <w:rsid w:val="00F7387D"/>
    <w:rsid w:val="00FB1E39"/>
    <w:rsid w:val="00FF3168"/>
    <w:rsid w:val="00FF3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A0109"/>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 w:type="character" w:styleId="a9">
    <w:name w:val="Placeholder Text"/>
    <w:basedOn w:val="a0"/>
    <w:uiPriority w:val="99"/>
    <w:semiHidden/>
    <w:rsid w:val="00B715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86935">
      <w:bodyDiv w:val="1"/>
      <w:marLeft w:val="0"/>
      <w:marRight w:val="0"/>
      <w:marTop w:val="0"/>
      <w:marBottom w:val="0"/>
      <w:divBdr>
        <w:top w:val="none" w:sz="0" w:space="0" w:color="auto"/>
        <w:left w:val="none" w:sz="0" w:space="0" w:color="auto"/>
        <w:bottom w:val="none" w:sz="0" w:space="0" w:color="auto"/>
        <w:right w:val="none" w:sz="0" w:space="0" w:color="auto"/>
      </w:divBdr>
    </w:div>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 w:id="1809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7" Type="http://schemas.openxmlformats.org/officeDocument/2006/relationships/image" Target="media/image1.emf"/><Relationship Id="rId12" Type="http://schemas.openxmlformats.org/officeDocument/2006/relationships/image" Target="media/image6.ti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6</TotalTime>
  <Pages>1</Pages>
  <Words>1918</Words>
  <Characters>10939</Characters>
  <Application>Microsoft Office Word</Application>
  <DocSecurity>0</DocSecurity>
  <Lines>91</Lines>
  <Paragraphs>25</Paragraphs>
  <ScaleCrop>false</ScaleCrop>
  <Company/>
  <LinksUpToDate>false</LinksUpToDate>
  <CharactersWithSpaces>1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38</cp:revision>
  <dcterms:created xsi:type="dcterms:W3CDTF">2018-12-11T03:21:00Z</dcterms:created>
  <dcterms:modified xsi:type="dcterms:W3CDTF">2018-12-13T13:59:00Z</dcterms:modified>
</cp:coreProperties>
</file>